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E16B5" w14:textId="3515585D" w:rsidR="00D04B46" w:rsidRPr="00D04B46" w:rsidRDefault="00D04B46" w:rsidP="00FD0250">
      <w:pPr>
        <w:spacing w:after="0" w:line="360" w:lineRule="auto"/>
        <w:rPr>
          <w:rFonts w:ascii="Arial" w:eastAsia="Arial" w:hAnsi="Arial" w:cs="Arial"/>
          <w:b/>
          <w:color w:val="C00000"/>
        </w:rPr>
      </w:pPr>
      <w:r>
        <w:rPr>
          <w:rFonts w:ascii="Arial" w:eastAsia="Arial" w:hAnsi="Arial" w:cs="Arial"/>
          <w:b/>
          <w:color w:val="C00000"/>
        </w:rPr>
        <w:t xml:space="preserve">The paper </w:t>
      </w:r>
      <w:del w:id="0" w:author="Tobias Mueller" w:date="2022-09-07T12:13:00Z">
        <w:r w:rsidDel="00F25F04">
          <w:rPr>
            <w:rFonts w:ascii="Arial" w:eastAsia="Arial" w:hAnsi="Arial" w:cs="Arial"/>
            <w:b/>
            <w:color w:val="C00000"/>
          </w:rPr>
          <w:delText xml:space="preserve">needs to </w:delText>
        </w:r>
      </w:del>
      <w:r>
        <w:rPr>
          <w:rFonts w:ascii="Arial" w:eastAsia="Arial" w:hAnsi="Arial" w:cs="Arial"/>
          <w:b/>
          <w:color w:val="C00000"/>
        </w:rPr>
        <w:t xml:space="preserve">reformatted into the sections INTRODUCTION, RESULTS, DISCUSSION. then at the end experimental procedures, or </w:t>
      </w:r>
      <w:ins w:id="1" w:author="Tobias Mueller" w:date="2022-09-07T12:13:00Z">
        <w:r w:rsidR="002B5A3E">
          <w:rPr>
            <w:rFonts w:ascii="Arial" w:eastAsia="Arial" w:hAnsi="Arial" w:cs="Arial"/>
            <w:b/>
            <w:color w:val="C00000"/>
          </w:rPr>
          <w:t xml:space="preserve">more ideally </w:t>
        </w:r>
      </w:ins>
      <w:r>
        <w:rPr>
          <w:rFonts w:ascii="Arial" w:eastAsia="Arial" w:hAnsi="Arial" w:cs="Arial"/>
          <w:b/>
          <w:color w:val="C00000"/>
        </w:rPr>
        <w:t>put those into supplement</w:t>
      </w:r>
      <w:ins w:id="2" w:author="Tobias Mueller" w:date="2022-09-07T12:13:00Z">
        <w:r w:rsidR="002B5A3E">
          <w:rPr>
            <w:rFonts w:ascii="Arial" w:eastAsia="Arial" w:hAnsi="Arial" w:cs="Arial"/>
            <w:b/>
            <w:color w:val="C00000"/>
          </w:rPr>
          <w:t>al methods section</w:t>
        </w:r>
      </w:ins>
      <w:del w:id="3" w:author="Tobias Mueller" w:date="2022-09-07T12:13:00Z">
        <w:r w:rsidDel="002B5A3E">
          <w:rPr>
            <w:rFonts w:ascii="Arial" w:eastAsia="Arial" w:hAnsi="Arial" w:cs="Arial"/>
            <w:b/>
            <w:color w:val="C00000"/>
          </w:rPr>
          <w:delText>s</w:delText>
        </w:r>
      </w:del>
    </w:p>
    <w:p w14:paraId="2CADE946" w14:textId="77777777" w:rsidR="00D04B46" w:rsidRDefault="00D04B46" w:rsidP="00FD0250">
      <w:pPr>
        <w:spacing w:after="0" w:line="360" w:lineRule="auto"/>
        <w:rPr>
          <w:rFonts w:ascii="Arial" w:eastAsia="Arial" w:hAnsi="Arial" w:cs="Arial"/>
          <w:b/>
        </w:rPr>
      </w:pPr>
    </w:p>
    <w:p w14:paraId="1A1D1F37" w14:textId="77777777" w:rsidR="00D04B46" w:rsidDel="00162BD4" w:rsidRDefault="00D04B46" w:rsidP="00FD0250">
      <w:pPr>
        <w:spacing w:after="0" w:line="360" w:lineRule="auto"/>
        <w:rPr>
          <w:del w:id="4" w:author="Tobias Mueller" w:date="2022-08-12T08:13:00Z"/>
          <w:rFonts w:ascii="Arial" w:eastAsia="Arial" w:hAnsi="Arial" w:cs="Arial"/>
          <w:b/>
        </w:rPr>
      </w:pPr>
    </w:p>
    <w:p w14:paraId="5E04361D" w14:textId="77777777" w:rsidR="00D04B46" w:rsidRDefault="00D04B46" w:rsidP="00FD0250">
      <w:pPr>
        <w:spacing w:after="0" w:line="360" w:lineRule="auto"/>
        <w:rPr>
          <w:rFonts w:ascii="Arial" w:eastAsia="Arial" w:hAnsi="Arial" w:cs="Arial"/>
          <w:b/>
        </w:rPr>
      </w:pPr>
    </w:p>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5893A14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del w:id="5" w:author="Tobias Mueller" w:date="2022-09-29T11:34:00Z">
        <w:r w:rsidR="00000000" w:rsidDel="003C48B1">
          <w:fldChar w:fldCharType="begin"/>
        </w:r>
        <w:r w:rsidR="00000000" w:rsidDel="003C48B1">
          <w:delInstrText xml:space="preserve"> HYPERLINK "mailto:tm524@cornell.edu" </w:delInstrText>
        </w:r>
        <w:r w:rsidR="00000000" w:rsidDel="003C48B1">
          <w:fldChar w:fldCharType="separate"/>
        </w:r>
        <w:r w:rsidR="00B827BE" w:rsidRPr="002577DC" w:rsidDel="003C48B1">
          <w:rPr>
            <w:rStyle w:val="Hyperlink"/>
            <w:rFonts w:ascii="Arial" w:eastAsia="Arial" w:hAnsi="Arial" w:cs="Arial"/>
          </w:rPr>
          <w:delText>tm524@cornell.edu</w:delText>
        </w:r>
        <w:r w:rsidR="00000000" w:rsidDel="003C48B1">
          <w:rPr>
            <w:rStyle w:val="Hyperlink"/>
            <w:rFonts w:ascii="Arial" w:eastAsia="Arial" w:hAnsi="Arial" w:cs="Arial"/>
          </w:rPr>
          <w:fldChar w:fldCharType="end"/>
        </w:r>
      </w:del>
      <w:ins w:id="6" w:author="Tobias Mueller" w:date="2022-09-29T11:34:00Z">
        <w:r w:rsidR="003C48B1" w:rsidRPr="003C48B1">
          <w:rPr>
            <w:rFonts w:ascii="Arial" w:eastAsia="Arial" w:hAnsi="Arial" w:cs="Arial"/>
            <w:rPrChange w:id="7" w:author="Tobias Mueller" w:date="2022-09-29T11:34:00Z">
              <w:rPr>
                <w:rStyle w:val="Hyperlink"/>
                <w:rFonts w:ascii="Arial" w:eastAsia="Arial" w:hAnsi="Arial" w:cs="Arial"/>
              </w:rPr>
            </w:rPrChange>
          </w:rPr>
          <w:t>t</w:t>
        </w:r>
        <w:r w:rsidR="003C48B1" w:rsidRPr="003C48B1">
          <w:rPr>
            <w:rFonts w:ascii="Arial" w:eastAsia="Arial" w:hAnsi="Arial" w:cs="Arial"/>
            <w:rPrChange w:id="8" w:author="Tobias Mueller" w:date="2022-09-29T11:34:00Z">
              <w:rPr>
                <w:rStyle w:val="Hyperlink"/>
                <w:rFonts w:ascii="Arial" w:eastAsia="Arial" w:hAnsi="Arial" w:cs="Arial"/>
              </w:rPr>
            </w:rPrChange>
          </w:rPr>
          <w:t>gmueller@ucdavise</w:t>
        </w:r>
        <w:r w:rsidR="003C48B1">
          <w:rPr>
            <w:rFonts w:ascii="Arial" w:eastAsia="Arial" w:hAnsi="Arial" w:cs="Arial"/>
          </w:rPr>
          <w:t>.edu</w:t>
        </w:r>
      </w:ins>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 xml:space="preserve">depending on plant species and </w:t>
      </w:r>
      <w:r w:rsidRPr="00DB55B1">
        <w:rPr>
          <w:rFonts w:ascii="Arial" w:eastAsia="Arial" w:hAnsi="Arial" w:cs="Arial"/>
        </w:rPr>
        <w:lastRenderedPageBreak/>
        <w:t>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9"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r w:rsidRPr="00DB55B1">
        <w:rPr>
          <w:rFonts w:ascii="Arial" w:eastAsia="Arial" w:hAnsi="Arial" w:cs="Arial"/>
          <w:i/>
          <w:color w:val="000000"/>
        </w:rPr>
        <w:t>Metschnikowia</w:t>
      </w:r>
      <w:r w:rsidRPr="00DB55B1">
        <w:rPr>
          <w:rFonts w:ascii="Arial" w:eastAsia="Arial" w:hAnsi="Arial" w:cs="Arial"/>
          <w:color w:val="000000"/>
        </w:rPr>
        <w:t xml:space="preserve"> and </w:t>
      </w:r>
      <w:r w:rsidRPr="00DB55B1">
        <w:rPr>
          <w:rFonts w:ascii="Arial" w:eastAsia="Arial" w:hAnsi="Arial" w:cs="Arial"/>
          <w:i/>
          <w:color w:val="000000"/>
        </w:rPr>
        <w:t xml:space="preserve">Aureobasidium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Nicotiana langsdorffii × Nicotiana sanderae</w:t>
      </w:r>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have broadly </w:t>
      </w:r>
      <w:r w:rsidR="00B43301" w:rsidRPr="00DB55B1">
        <w:rPr>
          <w:rFonts w:ascii="Arial" w:eastAsia="Arial" w:hAnsi="Arial" w:cs="Arial"/>
          <w:shd w:val="clear" w:color="auto" w:fill="FDFDFD"/>
        </w:rPr>
        <w:lastRenderedPageBreak/>
        <w:t>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Pozo </w:t>
      </w:r>
      <w:r w:rsidR="00D11EAB" w:rsidRPr="00D11EAB">
        <w:rPr>
          <w:rFonts w:ascii="Arial" w:hAnsi="Arial" w:cs="Arial"/>
          <w:i/>
          <w:iCs/>
          <w:szCs w:val="24"/>
        </w:rPr>
        <w:t>et al.</w:t>
      </w:r>
      <w:r w:rsidR="00D11EAB" w:rsidRPr="00D11EAB">
        <w:rPr>
          <w:rFonts w:ascii="Arial" w:hAnsi="Arial" w:cs="Arial"/>
          <w:szCs w:val="24"/>
        </w:rPr>
        <w:t xml:space="preserve">, 2012; Mittelbach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10" w:author="Tobias Mueller" w:date="2022-08-11T08:03:00Z"/>
          <w:rFonts w:ascii="Arial" w:eastAsia="Arial" w:hAnsi="Arial" w:cs="Arial"/>
        </w:rPr>
      </w:pPr>
    </w:p>
    <w:p w14:paraId="4AAEE75B" w14:textId="451E87B5" w:rsidR="006A37B4" w:rsidRDefault="006A37B4" w:rsidP="00FD0250">
      <w:pPr>
        <w:spacing w:after="0" w:line="360" w:lineRule="auto"/>
        <w:rPr>
          <w:ins w:id="11" w:author="Tobias Mueller" w:date="2022-08-11T08:03:00Z"/>
          <w:rFonts w:ascii="Arial" w:eastAsia="Arial" w:hAnsi="Arial" w:cs="Arial"/>
        </w:rPr>
      </w:pPr>
    </w:p>
    <w:p w14:paraId="0A7F99CB" w14:textId="0D339073" w:rsidR="006A37B4" w:rsidRDefault="00491AF7" w:rsidP="00FD0250">
      <w:pPr>
        <w:spacing w:after="0" w:line="360" w:lineRule="auto"/>
        <w:rPr>
          <w:ins w:id="12" w:author="Tobias Mueller" w:date="2022-08-11T08:24:00Z"/>
          <w:rFonts w:ascii="Arial" w:eastAsia="Arial" w:hAnsi="Arial" w:cs="Arial"/>
        </w:rPr>
      </w:pPr>
      <w:ins w:id="13"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14" w:author="Tobias Mueller" w:date="2022-08-11T08:24:00Z"/>
          <w:rFonts w:ascii="Arial" w:eastAsia="Arial" w:hAnsi="Arial" w:cs="Arial"/>
        </w:rPr>
      </w:pPr>
      <w:ins w:id="15" w:author="Tobias Mueller" w:date="2022-08-11T08:24:00Z">
        <w:r w:rsidRPr="00DB55B1">
          <w:rPr>
            <w:rFonts w:ascii="Arial" w:eastAsia="Arial" w:hAnsi="Arial" w:cs="Arial"/>
            <w:i/>
            <w:color w:val="000000"/>
          </w:rPr>
          <w:t>Microbial strains </w:t>
        </w:r>
      </w:ins>
    </w:p>
    <w:p w14:paraId="30CE7514" w14:textId="49515F78" w:rsidR="006D5E7E" w:rsidRPr="00DB55B1" w:rsidRDefault="006D5E7E" w:rsidP="006D5E7E">
      <w:pPr>
        <w:spacing w:after="0" w:line="360" w:lineRule="auto"/>
        <w:rPr>
          <w:ins w:id="16" w:author="Tobias Mueller" w:date="2022-08-11T08:24:00Z"/>
          <w:rFonts w:ascii="Arial" w:eastAsia="Arial" w:hAnsi="Arial" w:cs="Arial"/>
          <w:color w:val="000000"/>
        </w:rPr>
      </w:pPr>
      <w:ins w:id="17" w:author="Tobias Mueller" w:date="2022-08-11T08:24:00Z">
        <w:r w:rsidRPr="00DB55B1">
          <w:rPr>
            <w:rFonts w:ascii="Arial" w:eastAsia="Arial" w:hAnsi="Arial" w:cs="Arial"/>
            <w:color w:val="000000"/>
          </w:rPr>
          <w:t xml:space="preserve">We tested the effects of nectar compounds on the growth of the </w:t>
        </w:r>
      </w:ins>
      <w:ins w:id="18" w:author="Tobias Mueller" w:date="2022-09-07T12:12:00Z">
        <w:r w:rsidR="00231496">
          <w:rPr>
            <w:rFonts w:ascii="Arial" w:eastAsia="Arial" w:hAnsi="Arial" w:cs="Arial"/>
            <w:color w:val="000000"/>
          </w:rPr>
          <w:t>fungi</w:t>
        </w:r>
      </w:ins>
      <w:ins w:id="19" w:author="Tobias Mueller" w:date="2022-08-11T08:24:00Z">
        <w:r w:rsidRPr="00DB55B1">
          <w:rPr>
            <w:rFonts w:ascii="Arial" w:eastAsia="Arial" w:hAnsi="Arial" w:cs="Arial"/>
            <w:color w:val="000000"/>
          </w:rPr>
          <w:t xml:space="preserve"> </w:t>
        </w:r>
        <w:r w:rsidRPr="00DB55B1">
          <w:rPr>
            <w:rFonts w:ascii="Arial" w:eastAsia="Arial" w:hAnsi="Arial" w:cs="Arial"/>
            <w:i/>
            <w:color w:val="000000"/>
          </w:rPr>
          <w:t xml:space="preserve">Metschnikowia reukaufii, Aureobasidium pullulans, Starmerella bombi, Rhodotorula fujisanensis, Saccharomyces cerevisiae, Zygosaccharomyces bailii, </w:t>
        </w:r>
        <w:r w:rsidRPr="00DB55B1">
          <w:rPr>
            <w:rFonts w:ascii="Arial" w:eastAsia="Arial" w:hAnsi="Arial" w:cs="Arial"/>
            <w:color w:val="000000"/>
          </w:rPr>
          <w:t xml:space="preserve">and the bacteria, </w:t>
        </w:r>
        <w:r w:rsidRPr="00DB55B1">
          <w:rPr>
            <w:rFonts w:ascii="Arial" w:eastAsia="Arial" w:hAnsi="Arial" w:cs="Arial"/>
            <w:i/>
            <w:color w:val="000000"/>
          </w:rPr>
          <w:t>Acinetobacter nectaris, Rosenbergiella nectarea, Bacillus subtilis, Pantoea agglomerans, Pseudomonas mandelii, Pectobacterium carotovorum.</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deltaline, a norditerpen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r w:rsidRPr="00DB55B1">
          <w:rPr>
            <w:rFonts w:ascii="Arial" w:eastAsia="Arial" w:hAnsi="Arial" w:cs="Arial"/>
            <w:i/>
          </w:rPr>
          <w:t>rapa</w:t>
        </w:r>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w:t>
        </w:r>
        <w:r w:rsidRPr="00DB55B1">
          <w:rPr>
            <w:rFonts w:ascii="Arial" w:eastAsia="Arial" w:hAnsi="Arial" w:cs="Arial"/>
            <w:color w:val="000000"/>
          </w:rPr>
          <w:lastRenderedPageBreak/>
          <w:t xml:space="preserve">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20"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21" w:author="Tobias Mueller" w:date="2022-08-11T08:24:00Z"/>
          <w:rFonts w:ascii="Arial" w:eastAsia="Arial" w:hAnsi="Arial" w:cs="Arial"/>
        </w:rPr>
      </w:pPr>
      <w:ins w:id="22" w:author="Tobias Mueller" w:date="2022-08-11T08:24:00Z">
        <w:r w:rsidRPr="00DB55B1">
          <w:rPr>
            <w:rFonts w:ascii="Arial" w:eastAsia="Arial" w:hAnsi="Arial" w:cs="Arial"/>
            <w:i/>
            <w:color w:val="000000"/>
          </w:rPr>
          <w:t xml:space="preserve">Plate reader growth </w:t>
        </w:r>
        <w:commentRangeStart w:id="23"/>
        <w:r w:rsidRPr="00DB55B1">
          <w:rPr>
            <w:rFonts w:ascii="Arial" w:eastAsia="Arial" w:hAnsi="Arial" w:cs="Arial"/>
            <w:i/>
            <w:color w:val="000000"/>
          </w:rPr>
          <w:t>assay</w:t>
        </w:r>
        <w:r>
          <w:rPr>
            <w:rFonts w:ascii="Arial" w:eastAsia="Arial" w:hAnsi="Arial" w:cs="Arial"/>
            <w:i/>
            <w:color w:val="000000"/>
          </w:rPr>
          <w:t xml:space="preserve"> </w:t>
        </w:r>
      </w:ins>
      <w:commentRangeEnd w:id="23"/>
      <w:ins w:id="24" w:author="Tobias Mueller" w:date="2022-08-31T12:09:00Z">
        <w:r w:rsidR="005E17CD">
          <w:rPr>
            <w:rStyle w:val="CommentReference"/>
          </w:rPr>
          <w:commentReference w:id="23"/>
        </w:r>
      </w:ins>
    </w:p>
    <w:p w14:paraId="324C95D1" w14:textId="4AF5B812" w:rsidR="00F66952" w:rsidRPr="00DB55B1" w:rsidDel="00491AF7" w:rsidRDefault="006D5E7E" w:rsidP="00F66952">
      <w:pPr>
        <w:spacing w:after="0" w:line="360" w:lineRule="auto"/>
        <w:rPr>
          <w:del w:id="25" w:author="Tobias Mueller" w:date="2022-08-31T09:45:00Z"/>
          <w:moveTo w:id="26" w:author="Tobias Mueller" w:date="2022-08-31T09:41:00Z"/>
          <w:rFonts w:ascii="Arial" w:eastAsia="Arial" w:hAnsi="Arial" w:cs="Arial"/>
          <w:color w:val="FF0000"/>
        </w:rPr>
      </w:pPr>
      <w:ins w:id="27" w:author="Tobias Mueller" w:date="2022-08-11T08:24:00Z">
        <w:r w:rsidRPr="00DB55B1">
          <w:rPr>
            <w:rFonts w:ascii="Arial" w:eastAsia="Arial" w:hAnsi="Arial" w:cs="Arial"/>
            <w:color w:val="000000"/>
          </w:rPr>
          <w:t>To test the effect of individual compounds on the growth of single microbe species, we used 96 well plate growth assays and synthetic nectars</w:t>
        </w:r>
      </w:ins>
      <w:ins w:id="28" w:author="Tobias Mueller" w:date="2022-08-12T08:26:00Z">
        <w:r w:rsidR="000A753A">
          <w:rPr>
            <w:rFonts w:ascii="Arial" w:eastAsia="Arial" w:hAnsi="Arial" w:cs="Arial"/>
            <w:color w:val="000000"/>
          </w:rPr>
          <w:t xml:space="preserve"> to observe the change in optical density</w:t>
        </w:r>
      </w:ins>
      <w:ins w:id="29" w:author="Tobias Mueller" w:date="2022-08-12T08:27:00Z">
        <w:r w:rsidR="000A753A">
          <w:rPr>
            <w:rFonts w:ascii="Arial" w:eastAsia="Arial" w:hAnsi="Arial" w:cs="Arial"/>
            <w:color w:val="000000"/>
          </w:rPr>
          <w:t xml:space="preserve"> (OD)</w:t>
        </w:r>
      </w:ins>
      <w:ins w:id="30" w:author="Tobias Mueller" w:date="2022-08-12T08:26:00Z">
        <w:r w:rsidR="000A753A">
          <w:rPr>
            <w:rFonts w:ascii="Arial" w:eastAsia="Arial" w:hAnsi="Arial" w:cs="Arial"/>
            <w:color w:val="000000"/>
          </w:rPr>
          <w:t xml:space="preserve"> </w:t>
        </w:r>
      </w:ins>
      <w:ins w:id="31" w:author="Tobias Mueller" w:date="2022-08-31T09:40:00Z">
        <w:r w:rsidR="00F66952">
          <w:rPr>
            <w:rFonts w:ascii="Arial" w:eastAsia="Arial" w:hAnsi="Arial" w:cs="Arial"/>
            <w:color w:val="000000"/>
          </w:rPr>
          <w:t xml:space="preserve">as a proxy for microbial growth </w:t>
        </w:r>
      </w:ins>
      <w:ins w:id="32" w:author="Tobias Mueller" w:date="2022-08-12T08:27:00Z">
        <w:r w:rsidR="000A753A">
          <w:rPr>
            <w:rFonts w:ascii="Arial" w:eastAsia="Arial" w:hAnsi="Arial" w:cs="Arial"/>
            <w:color w:val="000000"/>
          </w:rPr>
          <w:t xml:space="preserve">with </w:t>
        </w:r>
      </w:ins>
      <w:ins w:id="33" w:author="Tobias Mueller" w:date="2022-08-12T08:28:00Z">
        <w:r w:rsidR="000A753A">
          <w:rPr>
            <w:rFonts w:ascii="Arial" w:eastAsia="Arial" w:hAnsi="Arial" w:cs="Arial"/>
            <w:color w:val="000000"/>
          </w:rPr>
          <w:t xml:space="preserve">OD </w:t>
        </w:r>
      </w:ins>
      <w:ins w:id="34" w:author="Tobias Mueller" w:date="2022-08-12T08:27:00Z">
        <w:r w:rsidR="000A753A" w:rsidRPr="00DB55B1">
          <w:rPr>
            <w:rFonts w:ascii="Arial" w:eastAsia="Arial" w:hAnsi="Arial" w:cs="Arial"/>
            <w:color w:val="000000"/>
          </w:rPr>
          <w:t>measurements at 600 nm every 15 minutes for 72 hours</w:t>
        </w:r>
      </w:ins>
      <w:ins w:id="35"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36" w:author="Tobias Mueller" w:date="2022-08-12T08:27:00Z">
        <w:r w:rsidR="000A753A">
          <w:rPr>
            <w:rFonts w:ascii="Arial" w:eastAsia="Arial" w:hAnsi="Arial" w:cs="Arial"/>
            <w:color w:val="000000"/>
          </w:rPr>
          <w:t xml:space="preserve">assay </w:t>
        </w:r>
      </w:ins>
      <w:ins w:id="37"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38"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9" w:author="Tobias Mueller" w:date="2022-08-31T09:42:00Z">
        <w:r w:rsidR="00F66952">
          <w:rPr>
            <w:rFonts w:ascii="Arial" w:eastAsia="Arial" w:hAnsi="Arial" w:cs="Arial"/>
          </w:rPr>
          <w:t>mathematical models to fit log</w:t>
        </w:r>
      </w:ins>
      <w:ins w:id="40" w:author="Tobias Mueller" w:date="2022-08-31T09:43:00Z">
        <w:r w:rsidR="0064633A">
          <w:rPr>
            <w:rFonts w:ascii="Arial" w:eastAsia="Arial" w:hAnsi="Arial" w:cs="Arial"/>
          </w:rPr>
          <w:t>arithmic</w:t>
        </w:r>
      </w:ins>
      <w:ins w:id="41" w:author="Tobias Mueller" w:date="2022-08-31T09:42:00Z">
        <w:r w:rsidR="00F66952">
          <w:rPr>
            <w:rFonts w:ascii="Arial" w:eastAsia="Arial" w:hAnsi="Arial" w:cs="Arial"/>
          </w:rPr>
          <w:t xml:space="preserve"> curves to OD </w:t>
        </w:r>
      </w:ins>
      <w:moveToRangeStart w:id="42" w:author="Tobias Mueller" w:date="2022-08-31T09:41:00Z" w:name="move112831319"/>
      <w:moveTo w:id="43" w:author="Tobias Mueller" w:date="2022-08-31T09:41:00Z">
        <w:del w:id="44" w:author="Tobias Mueller" w:date="2022-08-31T09:42:00Z">
          <w:r w:rsidR="00F66952" w:rsidRPr="00DB55B1" w:rsidDel="00F66952">
            <w:rPr>
              <w:rFonts w:ascii="Arial" w:eastAsia="Arial" w:hAnsi="Arial" w:cs="Arial"/>
            </w:rPr>
            <w:delText>To</w:delText>
          </w:r>
        </w:del>
      </w:moveTo>
      <w:ins w:id="45" w:author="Tobias Mueller" w:date="2022-08-31T09:42:00Z">
        <w:r w:rsidR="00F66952">
          <w:rPr>
            <w:rFonts w:ascii="Arial" w:eastAsia="Arial" w:hAnsi="Arial" w:cs="Arial"/>
          </w:rPr>
          <w:t>measurements.</w:t>
        </w:r>
      </w:ins>
      <w:moveTo w:id="46" w:author="Tobias Mueller" w:date="2022-08-31T09:41:00Z">
        <w:ins w:id="47" w:author="Tobias Mueller" w:date="2022-08-31T09:42:00Z">
          <w:r w:rsidR="00F66952" w:rsidRPr="00DB55B1">
            <w:rPr>
              <w:rFonts w:ascii="Arial" w:eastAsia="Arial" w:hAnsi="Arial" w:cs="Arial"/>
            </w:rPr>
            <w:t xml:space="preserve"> </w:t>
          </w:r>
          <w:commentRangeStart w:id="48"/>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48"/>
      <w:r w:rsidR="0064633A">
        <w:rPr>
          <w:rStyle w:val="CommentReference"/>
        </w:rPr>
        <w:commentReference w:id="48"/>
      </w:r>
      <w:moveTo w:id="49"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50" w:author="Tobias Mueller" w:date="2022-08-31T09:43:00Z">
        <w:r w:rsidR="0064633A">
          <w:rPr>
            <w:rFonts w:ascii="Arial" w:eastAsia="Arial" w:hAnsi="Arial" w:cs="Arial"/>
            <w:color w:val="202122"/>
          </w:rPr>
          <w:t>growth rate (</w:t>
        </w:r>
      </w:ins>
      <w:moveTo w:id="51" w:author="Tobias Mueller" w:date="2022-08-31T09:41:00Z">
        <w:r w:rsidR="00F66952" w:rsidRPr="00DB55B1">
          <w:rPr>
            <w:rFonts w:ascii="Cambria Math" w:eastAsia="Cambria Math" w:hAnsi="Cambria Math" w:cs="Cambria Math"/>
            <w:color w:val="000000"/>
          </w:rPr>
          <w:t>𝛍</w:t>
        </w:r>
      </w:moveTo>
      <w:ins w:id="52" w:author="Tobias Mueller" w:date="2022-08-31T09:43:00Z">
        <w:r w:rsidR="0064633A">
          <w:rPr>
            <w:rFonts w:ascii="Cambria Math" w:eastAsia="Cambria Math" w:hAnsi="Cambria Math" w:cs="Cambria Math"/>
            <w:color w:val="000000"/>
          </w:rPr>
          <w:t>)</w:t>
        </w:r>
      </w:ins>
      <w:moveTo w:id="53" w:author="Tobias Mueller" w:date="2022-08-31T09:41:00Z">
        <w:r w:rsidR="00F66952" w:rsidRPr="00DB55B1">
          <w:rPr>
            <w:rFonts w:ascii="Arial" w:eastAsia="Cambria Math" w:hAnsi="Arial" w:cs="Arial"/>
            <w:color w:val="000000"/>
          </w:rPr>
          <w:t xml:space="preserve"> and </w:t>
        </w:r>
      </w:moveTo>
      <w:ins w:id="54" w:author="Tobias Mueller" w:date="2022-08-31T09:43:00Z">
        <w:r w:rsidR="0064633A">
          <w:rPr>
            <w:rFonts w:ascii="Arial" w:eastAsia="Cambria Math" w:hAnsi="Arial" w:cs="Arial"/>
            <w:color w:val="000000"/>
          </w:rPr>
          <w:t>maximum growth (</w:t>
        </w:r>
      </w:ins>
      <w:moveTo w:id="55" w:author="Tobias Mueller" w:date="2022-08-31T09:41:00Z">
        <w:r w:rsidR="00F66952" w:rsidRPr="00DB55B1">
          <w:rPr>
            <w:rFonts w:ascii="Cambria Math" w:eastAsia="Cambria Math" w:hAnsi="Cambria Math" w:cs="Cambria Math"/>
            <w:color w:val="000000"/>
          </w:rPr>
          <w:t>𝚨</w:t>
        </w:r>
      </w:moveTo>
      <w:ins w:id="56" w:author="Tobias Mueller" w:date="2022-08-31T09:44:00Z">
        <w:r w:rsidR="0064633A">
          <w:rPr>
            <w:rFonts w:ascii="Cambria Math" w:eastAsia="Cambria Math" w:hAnsi="Cambria Math" w:cs="Cambria Math"/>
            <w:color w:val="000000"/>
          </w:rPr>
          <w:t>)</w:t>
        </w:r>
      </w:ins>
      <w:moveTo w:id="57"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42"/>
    <w:p w14:paraId="34A13B47" w14:textId="3F1C45F3" w:rsidR="006D5E7E" w:rsidRPr="00DB55B1" w:rsidRDefault="006D5E7E" w:rsidP="006D5E7E">
      <w:pPr>
        <w:spacing w:after="0" w:line="360" w:lineRule="auto"/>
        <w:rPr>
          <w:ins w:id="58" w:author="Tobias Mueller" w:date="2022-08-11T08:24:00Z"/>
          <w:rFonts w:ascii="Arial" w:eastAsia="Arial" w:hAnsi="Arial" w:cs="Arial"/>
        </w:rPr>
      </w:pPr>
    </w:p>
    <w:p w14:paraId="286BE943" w14:textId="5A2B99E8" w:rsidR="006D5E7E" w:rsidRDefault="006D5E7E" w:rsidP="006D5E7E">
      <w:pPr>
        <w:spacing w:after="0" w:line="360" w:lineRule="auto"/>
        <w:rPr>
          <w:ins w:id="59"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60" w:author="Tobias Mueller" w:date="2022-08-11T08:25:00Z"/>
          <w:rFonts w:ascii="Arial" w:eastAsia="Arial" w:hAnsi="Arial" w:cs="Arial"/>
        </w:rPr>
      </w:pPr>
      <w:moveToRangeStart w:id="61" w:author="Tobias Mueller" w:date="2022-08-11T08:25:00Z" w:name="move111098726"/>
      <w:moveTo w:id="62"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63" w:author="Tobias Mueller" w:date="2022-08-11T08:25:00Z"/>
          <w:rFonts w:ascii="Arial" w:eastAsia="Arial" w:hAnsi="Arial" w:cs="Arial"/>
        </w:rPr>
      </w:pPr>
      <w:moveTo w:id="64"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deltalin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65"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66" w:author="Tobias Mueller" w:date="2022-08-11T08:25:00Z"/>
          <w:rFonts w:ascii="Arial" w:eastAsia="Arial" w:hAnsi="Arial" w:cs="Arial"/>
        </w:rPr>
      </w:pPr>
      <w:moveTo w:id="67"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68" w:author="Tobias Mueller" w:date="2022-08-11T08:25:00Z"/>
          <w:rFonts w:ascii="Arial" w:eastAsia="Arial" w:hAnsi="Arial" w:cs="Arial"/>
          <w:strike/>
        </w:rPr>
      </w:pPr>
      <w:moveTo w:id="69" w:author="Tobias Mueller" w:date="2022-08-11T08:25:00Z">
        <w:r w:rsidRPr="00066987">
          <w:rPr>
            <w:rFonts w:ascii="Arial" w:eastAsia="Arial" w:hAnsi="Arial" w:cs="Arial"/>
          </w:rPr>
          <w:lastRenderedPageBreak/>
          <w:t xml:space="preserve">Microbial species varied in their maximum OD and growth rate in control </w:t>
        </w:r>
        <w:del w:id="70" w:author="Tobias Mueller" w:date="2022-08-12T08:28:00Z">
          <w:r w:rsidRPr="00066987" w:rsidDel="000A753A">
            <w:rPr>
              <w:rFonts w:ascii="Arial" w:eastAsia="Arial" w:hAnsi="Arial" w:cs="Arial"/>
            </w:rPr>
            <w:delText>conditions</w:delText>
          </w:r>
        </w:del>
      </w:moveTo>
      <w:ins w:id="71" w:author="Tobias Mueller" w:date="2022-08-12T08:28:00Z">
        <w:r w:rsidR="000A753A">
          <w:rPr>
            <w:rFonts w:ascii="Arial" w:eastAsia="Arial" w:hAnsi="Arial" w:cs="Arial"/>
          </w:rPr>
          <w:t>nectar</w:t>
        </w:r>
      </w:ins>
      <w:moveTo w:id="72" w:author="Tobias Mueller" w:date="2022-08-11T08:25:00Z">
        <w:r w:rsidRPr="00066987">
          <w:rPr>
            <w:rFonts w:ascii="Arial" w:eastAsia="Arial" w:hAnsi="Arial" w:cs="Arial"/>
          </w:rPr>
          <w:t xml:space="preserve"> and in response to treatment</w:t>
        </w:r>
      </w:moveTo>
      <w:ins w:id="73" w:author="Tobias Mueller" w:date="2022-08-12T08:28:00Z">
        <w:r w:rsidR="000A753A">
          <w:rPr>
            <w:rFonts w:ascii="Arial" w:eastAsia="Arial" w:hAnsi="Arial" w:cs="Arial"/>
          </w:rPr>
          <w:t xml:space="preserve"> additions</w:t>
        </w:r>
      </w:ins>
      <w:moveTo w:id="74" w:author="Tobias Mueller" w:date="2022-08-11T08:25:00Z">
        <w:del w:id="75"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76"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77"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78" w:author="Tobias Mueller" w:date="2022-08-11T08:25:00Z"/>
          <w:rFonts w:ascii="Arial" w:eastAsia="Arial" w:hAnsi="Arial" w:cs="Arial"/>
        </w:rPr>
      </w:pPr>
      <w:moveTo w:id="79" w:author="Tobias Mueller" w:date="2022-08-11T08:25:00Z">
        <w:r w:rsidRPr="00066987">
          <w:rPr>
            <w:rFonts w:ascii="Arial" w:eastAsia="Arial" w:hAnsi="Arial" w:cs="Arial"/>
            <w:i/>
          </w:rPr>
          <w:t>Differences between yeast and bacteria</w:t>
        </w:r>
      </w:moveTo>
    </w:p>
    <w:p w14:paraId="210A68B2" w14:textId="71A3AE03" w:rsidR="006D5E7E" w:rsidRPr="00DB55B1" w:rsidRDefault="006D5E7E" w:rsidP="006D5E7E">
      <w:pPr>
        <w:spacing w:after="0" w:line="360" w:lineRule="auto"/>
        <w:rPr>
          <w:moveTo w:id="80" w:author="Tobias Mueller" w:date="2022-08-11T08:25:00Z"/>
          <w:rFonts w:ascii="Arial" w:eastAsia="Arial" w:hAnsi="Arial" w:cs="Arial"/>
        </w:rPr>
      </w:pPr>
      <w:moveTo w:id="81"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w:t>
        </w:r>
      </w:moveTo>
      <w:ins w:id="82" w:author="Tobias Mueller" w:date="2022-09-10T00:29:00Z">
        <w:r w:rsidR="00FD304F">
          <w:rPr>
            <w:rFonts w:ascii="Arial" w:eastAsia="Arial" w:hAnsi="Arial" w:cs="Arial"/>
          </w:rPr>
          <w:t>v c9c</w:t>
        </w:r>
      </w:ins>
      <w:moveTo w:id="83" w:author="Tobias Mueller" w:date="2022-08-11T08:25:00Z">
        <w:r w:rsidRPr="00066987">
          <w:rPr>
            <w:rFonts w:ascii="Arial" w:eastAsia="Arial" w:hAnsi="Arial" w:cs="Arial"/>
          </w:rPr>
          <w:t xml:space="preserve">Figure 5a). </w:t>
        </w:r>
      </w:moveTo>
      <w:ins w:id="84" w:author="Tobias Mueller" w:date="2022-09-10T00:29:00Z">
        <w:r w:rsidR="00FD304F">
          <w:rPr>
            <w:rFonts w:ascii="Arial" w:eastAsia="Arial" w:hAnsi="Arial" w:cs="Arial"/>
          </w:rPr>
          <w:t>ccccc560</w:t>
        </w:r>
      </w:ins>
      <w:moveTo w:id="85" w:author="Tobias Mueller" w:date="2022-08-11T08:25:00Z">
        <w:r w:rsidRPr="00066987">
          <w:rPr>
            <w:rFonts w:ascii="Arial" w:eastAsia="Arial" w:hAnsi="Arial" w:cs="Arial"/>
          </w:rPr>
          <w:t xml:space="preserve">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ins w:id="86"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87" w:author="Tobias Mueller" w:date="2022-09-06T17:01:00Z">
              <w:rPr>
                <w:rFonts w:ascii="Arial" w:eastAsia="Arial" w:hAnsi="Arial" w:cs="Arial"/>
              </w:rPr>
            </w:rPrChange>
          </w:rPr>
          <w:t>however</w:t>
        </w:r>
      </w:ins>
      <w:ins w:id="88" w:author="Tobias Mueller" w:date="2022-09-07T12:37:00Z">
        <w:r w:rsidR="00AE48C9">
          <w:rPr>
            <w:rFonts w:ascii="Arial" w:eastAsia="Arial" w:hAnsi="Arial" w:cs="Arial"/>
            <w:highlight w:val="green"/>
          </w:rPr>
          <w:t>,</w:t>
        </w:r>
      </w:ins>
      <w:ins w:id="89" w:author="Tobias Mueller" w:date="2022-09-06T16:59:00Z">
        <w:r w:rsidR="00B96214" w:rsidRPr="00B96214">
          <w:rPr>
            <w:rFonts w:ascii="Arial" w:eastAsia="Arial" w:hAnsi="Arial" w:cs="Arial"/>
            <w:highlight w:val="green"/>
            <w:rPrChange w:id="90" w:author="Tobias Mueller" w:date="2022-09-06T17:01:00Z">
              <w:rPr>
                <w:rFonts w:ascii="Arial" w:eastAsia="Arial" w:hAnsi="Arial" w:cs="Arial"/>
              </w:rPr>
            </w:rPrChange>
          </w:rPr>
          <w:t xml:space="preserve"> </w:t>
        </w:r>
      </w:ins>
      <w:moveTo w:id="91" w:author="Tobias Mueller" w:date="2022-08-11T08:25:00Z">
        <w:del w:id="92" w:author="Tobias Mueller" w:date="2022-09-06T16:59:00Z">
          <w:r w:rsidRPr="00B96214" w:rsidDel="00B96214">
            <w:rPr>
              <w:rFonts w:ascii="Arial" w:eastAsia="Arial" w:hAnsi="Arial" w:cs="Arial"/>
              <w:highlight w:val="green"/>
              <w:rPrChange w:id="93" w:author="Tobias Mueller" w:date="2022-09-06T17:01:00Z">
                <w:rPr>
                  <w:rFonts w:ascii="Arial" w:eastAsia="Arial" w:hAnsi="Arial" w:cs="Arial"/>
                </w:rPr>
              </w:rPrChange>
            </w:rPr>
            <w:delText>.</w:delText>
          </w:r>
        </w:del>
      </w:moveTo>
      <w:ins w:id="94" w:author="Tobias Mueller" w:date="2022-09-06T17:01:00Z">
        <w:r w:rsidR="00B96214" w:rsidRPr="00B96214">
          <w:rPr>
            <w:rFonts w:ascii="Arial" w:eastAsia="Arial" w:hAnsi="Arial" w:cs="Arial"/>
            <w:highlight w:val="green"/>
            <w:rPrChange w:id="95" w:author="Tobias Mueller" w:date="2022-09-06T17:01:00Z">
              <w:rPr>
                <w:rFonts w:ascii="Arial" w:eastAsia="Arial" w:hAnsi="Arial" w:cs="Arial"/>
              </w:rPr>
            </w:rPrChange>
          </w:rPr>
          <w:t>there was no significant</w:t>
        </w:r>
      </w:ins>
      <w:ins w:id="96" w:author="Tobias Mueller" w:date="2022-09-06T16:59:00Z">
        <w:r w:rsidR="00B96214" w:rsidRPr="00B96214">
          <w:rPr>
            <w:rFonts w:ascii="Arial" w:eastAsia="Arial" w:hAnsi="Arial" w:cs="Arial"/>
            <w:highlight w:val="green"/>
            <w:rPrChange w:id="97" w:author="Tobias Mueller" w:date="2022-09-06T17:01:00Z">
              <w:rPr>
                <w:rFonts w:ascii="Arial" w:eastAsia="Arial" w:hAnsi="Arial" w:cs="Arial"/>
              </w:rPr>
            </w:rPrChange>
          </w:rPr>
          <w:t xml:space="preserve"> phylogenetic signal present that was driving the</w:t>
        </w:r>
      </w:ins>
      <w:ins w:id="98" w:author="Tobias Mueller" w:date="2022-09-06T17:00:00Z">
        <w:r w:rsidR="00B96214" w:rsidRPr="00B96214">
          <w:rPr>
            <w:rFonts w:ascii="Arial" w:eastAsia="Arial" w:hAnsi="Arial" w:cs="Arial"/>
            <w:highlight w:val="green"/>
            <w:rPrChange w:id="99" w:author="Tobias Mueller" w:date="2022-09-06T17:01:00Z">
              <w:rPr>
                <w:rFonts w:ascii="Arial" w:eastAsia="Arial" w:hAnsi="Arial" w:cs="Arial"/>
              </w:rPr>
            </w:rPrChange>
          </w:rPr>
          <w:t xml:space="preserve"> scaled</w:t>
        </w:r>
      </w:ins>
      <w:ins w:id="100" w:author="Tobias Mueller" w:date="2022-09-06T16:59:00Z">
        <w:r w:rsidR="00B96214" w:rsidRPr="00B96214">
          <w:rPr>
            <w:rFonts w:ascii="Arial" w:eastAsia="Arial" w:hAnsi="Arial" w:cs="Arial"/>
            <w:highlight w:val="green"/>
            <w:rPrChange w:id="101" w:author="Tobias Mueller" w:date="2022-09-06T17:01:00Z">
              <w:rPr>
                <w:rFonts w:ascii="Arial" w:eastAsia="Arial" w:hAnsi="Arial" w:cs="Arial"/>
              </w:rPr>
            </w:rPrChange>
          </w:rPr>
          <w:t xml:space="preserve"> max </w:t>
        </w:r>
      </w:ins>
      <w:ins w:id="102" w:author="Tobias Mueller" w:date="2022-09-06T17:00:00Z">
        <w:r w:rsidR="00B96214" w:rsidRPr="00CE11B9">
          <w:rPr>
            <w:rFonts w:ascii="Arial" w:eastAsia="Arial" w:hAnsi="Arial" w:cs="Arial"/>
            <w:highlight w:val="green"/>
            <w:rPrChange w:id="103" w:author="Tobias Mueller" w:date="2022-09-07T12:36:00Z">
              <w:rPr>
                <w:rFonts w:ascii="Arial" w:eastAsia="Arial" w:hAnsi="Arial" w:cs="Arial"/>
              </w:rPr>
            </w:rPrChange>
          </w:rPr>
          <w:t>OD</w:t>
        </w:r>
      </w:ins>
      <w:ins w:id="104" w:author="Tobias Mueller" w:date="2022-09-07T12:32:00Z">
        <w:r w:rsidR="0029393B" w:rsidRPr="00CE11B9">
          <w:rPr>
            <w:rFonts w:ascii="Arial" w:eastAsia="Arial" w:hAnsi="Arial" w:cs="Arial"/>
            <w:highlight w:val="green"/>
            <w:rPrChange w:id="105" w:author="Tobias Mueller" w:date="2022-09-07T12:36:00Z">
              <w:rPr>
                <w:rFonts w:ascii="Arial" w:eastAsia="Arial" w:hAnsi="Arial" w:cs="Arial"/>
              </w:rPr>
            </w:rPrChange>
          </w:rPr>
          <w:t xml:space="preserve"> or growth rate</w:t>
        </w:r>
      </w:ins>
      <w:ins w:id="106" w:author="Tobias Mueller" w:date="2022-09-06T17:00:00Z">
        <w:r w:rsidR="00B96214" w:rsidRPr="00CE11B9">
          <w:rPr>
            <w:rFonts w:ascii="Arial" w:eastAsia="Arial" w:hAnsi="Arial" w:cs="Arial"/>
            <w:highlight w:val="green"/>
            <w:rPrChange w:id="107" w:author="Tobias Mueller" w:date="2022-09-07T12:36:00Z">
              <w:rPr>
                <w:rFonts w:ascii="Arial" w:eastAsia="Arial" w:hAnsi="Arial" w:cs="Arial"/>
              </w:rPr>
            </w:rPrChange>
          </w:rPr>
          <w:t xml:space="preserve"> </w:t>
        </w:r>
      </w:ins>
      <w:ins w:id="108" w:author="Tobias Mueller" w:date="2022-09-06T17:01:00Z">
        <w:r w:rsidR="00B96214" w:rsidRPr="00CE11B9">
          <w:rPr>
            <w:rFonts w:ascii="Arial" w:eastAsia="Arial" w:hAnsi="Arial" w:cs="Arial"/>
            <w:highlight w:val="green"/>
            <w:rPrChange w:id="109" w:author="Tobias Mueller" w:date="2022-09-07T12:36:00Z">
              <w:rPr>
                <w:rFonts w:ascii="Arial" w:eastAsia="Arial" w:hAnsi="Arial" w:cs="Arial"/>
              </w:rPr>
            </w:rPrChange>
          </w:rPr>
          <w:t>indicating that</w:t>
        </w:r>
      </w:ins>
      <w:ins w:id="110" w:author="Tobias Mueller" w:date="2022-09-07T12:32:00Z">
        <w:r w:rsidR="00984518" w:rsidRPr="00CE11B9">
          <w:rPr>
            <w:rFonts w:ascii="Arial" w:eastAsia="Arial" w:hAnsi="Arial" w:cs="Arial"/>
            <w:highlight w:val="green"/>
            <w:rPrChange w:id="111" w:author="Tobias Mueller" w:date="2022-09-07T12:36:00Z">
              <w:rPr/>
            </w:rPrChange>
          </w:rPr>
          <w:t xml:space="preserve"> </w:t>
        </w:r>
        <w:r w:rsidR="00984518" w:rsidRPr="00CE11B9">
          <w:rPr>
            <w:rFonts w:ascii="Arial" w:eastAsia="Arial" w:hAnsi="Arial" w:cs="Arial"/>
            <w:highlight w:val="green"/>
            <w:rPrChange w:id="112" w:author="Tobias Mueller" w:date="2022-09-07T12:36:00Z">
              <w:rPr>
                <w:rStyle w:val="cf01"/>
              </w:rPr>
            </w:rPrChange>
          </w:rPr>
          <w:t>while bacteria and yeasts as a whole may broadly differ, there is strong variation within each kingdom and relatedness does not drive the response to nectar chemistry</w:t>
        </w:r>
      </w:ins>
      <w:ins w:id="113" w:author="Tobias Mueller" w:date="2022-09-07T12:33:00Z">
        <w:r w:rsidR="00984518" w:rsidRPr="00CE11B9">
          <w:rPr>
            <w:rFonts w:ascii="Arial" w:eastAsia="Arial" w:hAnsi="Arial" w:cs="Arial"/>
            <w:highlight w:val="green"/>
            <w:rPrChange w:id="114" w:author="Tobias Mueller" w:date="2022-09-07T12:36:00Z">
              <w:rPr>
                <w:rStyle w:val="cf01"/>
              </w:rPr>
            </w:rPrChange>
          </w:rPr>
          <w:t>.</w:t>
        </w:r>
      </w:ins>
    </w:p>
    <w:moveToRangeEnd w:id="61"/>
    <w:p w14:paraId="1A255B51" w14:textId="77777777" w:rsidR="006D5E7E" w:rsidRPr="00DB55B1" w:rsidRDefault="006D5E7E" w:rsidP="006D5E7E">
      <w:pPr>
        <w:spacing w:after="0" w:line="360" w:lineRule="auto"/>
        <w:rPr>
          <w:ins w:id="115"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16" w:author="Tobias Mueller" w:date="2022-08-11T08:24:00Z"/>
          <w:rFonts w:ascii="Arial" w:eastAsia="Arial" w:hAnsi="Arial" w:cs="Arial"/>
        </w:rPr>
      </w:pPr>
      <w:ins w:id="117"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118" w:author="Tobias Mueller" w:date="2022-08-11T08:25:00Z"/>
          <w:rFonts w:ascii="Arial" w:eastAsia="Arial" w:hAnsi="Arial" w:cs="Arial"/>
          <w:color w:val="202122"/>
          <w:rPrChange w:id="119" w:author="Tobias Mueller" w:date="2022-08-11T08:25:00Z">
            <w:rPr>
              <w:del w:id="120" w:author="Tobias Mueller" w:date="2022-08-11T08:25:00Z"/>
              <w:rFonts w:ascii="Arial" w:eastAsia="Arial" w:hAnsi="Arial" w:cs="Arial"/>
            </w:rPr>
          </w:rPrChange>
        </w:rPr>
      </w:pPr>
      <w:ins w:id="121"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r w:rsidRPr="00DB55B1">
          <w:rPr>
            <w:rFonts w:ascii="Arial" w:eastAsia="Arial" w:hAnsi="Arial" w:cs="Arial"/>
            <w:i/>
            <w:color w:val="000000"/>
            <w:shd w:val="clear" w:color="auto" w:fill="FDFDFD"/>
          </w:rPr>
          <w:t>Starmerella bombi &amp; Zygosaccharomyces bailii</w:t>
        </w:r>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r w:rsidRPr="00DB55B1">
          <w:rPr>
            <w:rFonts w:ascii="Arial" w:eastAsia="Arial" w:hAnsi="Arial" w:cs="Arial"/>
            <w:i/>
            <w:color w:val="000000"/>
            <w:shd w:val="clear" w:color="auto" w:fill="FDFDFD"/>
          </w:rPr>
          <w:t>Metschnikowia reukaufii &amp; Rosenbergiella nectarea</w:t>
        </w:r>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Saccharomyces cerevisiae &amp; Rosenbergiella nectarea</w:t>
        </w:r>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r w:rsidRPr="007E4E87">
          <w:rPr>
            <w:rFonts w:ascii="Arial" w:eastAsia="Arial" w:hAnsi="Arial" w:cs="Arial"/>
            <w:i/>
            <w:color w:val="000000"/>
            <w:shd w:val="clear" w:color="auto" w:fill="FDFDFD"/>
          </w:rPr>
          <w:t xml:space="preserve">Metschnikowia reukaufii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22" w:author="Tobias Mueller" w:date="2022-08-12T08:23:00Z">
        <w:r w:rsidR="00C95A45">
          <w:rPr>
            <w:rFonts w:ascii="Arial" w:eastAsia="Arial" w:hAnsi="Arial" w:cs="Arial"/>
            <w:iCs/>
            <w:color w:val="000000"/>
          </w:rPr>
          <w:t>burst open</w:t>
        </w:r>
      </w:ins>
      <w:ins w:id="123"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24" w:author="Tobias Mueller" w:date="2022-08-12T08:21:00Z">
              <w:rPr>
                <w:rFonts w:ascii="Arial" w:eastAsia="Arial" w:hAnsi="Arial" w:cs="Arial"/>
                <w:iCs/>
                <w:color w:val="000000"/>
              </w:rPr>
            </w:rPrChange>
          </w:rPr>
          <w:t xml:space="preserve">These species pairings were chosen </w:t>
        </w:r>
      </w:ins>
      <w:ins w:id="125" w:author="Tobias Mueller" w:date="2022-08-12T08:21:00Z">
        <w:r w:rsidR="00C95A45" w:rsidRPr="00C95A45">
          <w:rPr>
            <w:rFonts w:ascii="Arial" w:eastAsia="Arial" w:hAnsi="Arial" w:cs="Arial"/>
            <w:iCs/>
            <w:color w:val="000000"/>
            <w:highlight w:val="yellow"/>
            <w:rPrChange w:id="126" w:author="Tobias Mueller" w:date="2022-08-12T08:21:00Z">
              <w:rPr>
                <w:rFonts w:ascii="Arial" w:eastAsia="Arial" w:hAnsi="Arial" w:cs="Arial"/>
                <w:iCs/>
                <w:color w:val="000000"/>
              </w:rPr>
            </w:rPrChange>
          </w:rPr>
          <w:t xml:space="preserve">from </w:t>
        </w:r>
      </w:ins>
      <w:ins w:id="127" w:author="Tobias Mueller" w:date="2022-08-31T11:29:00Z">
        <w:r w:rsidR="00C533E2">
          <w:rPr>
            <w:rFonts w:ascii="Arial" w:eastAsia="Arial" w:hAnsi="Arial" w:cs="Arial"/>
            <w:iCs/>
            <w:color w:val="000000"/>
            <w:highlight w:val="yellow"/>
          </w:rPr>
          <w:t xml:space="preserve">many </w:t>
        </w:r>
      </w:ins>
      <w:ins w:id="128" w:author="Tobias Mueller" w:date="2022-08-12T08:21:00Z">
        <w:r w:rsidR="00C95A45" w:rsidRPr="00C95A45">
          <w:rPr>
            <w:rFonts w:ascii="Arial" w:eastAsia="Arial" w:hAnsi="Arial" w:cs="Arial"/>
            <w:iCs/>
            <w:color w:val="000000"/>
            <w:highlight w:val="yellow"/>
            <w:rPrChange w:id="129" w:author="Tobias Mueller" w:date="2022-08-12T08:21:00Z">
              <w:rPr>
                <w:rFonts w:ascii="Arial" w:eastAsia="Arial" w:hAnsi="Arial" w:cs="Arial"/>
                <w:iCs/>
                <w:color w:val="000000"/>
              </w:rPr>
            </w:rPrChange>
          </w:rPr>
          <w:t xml:space="preserve">cogrowth </w:t>
        </w:r>
      </w:ins>
      <w:ins w:id="130" w:author="Tobias Mueller" w:date="2022-08-31T11:29:00Z">
        <w:r w:rsidR="00C533E2">
          <w:rPr>
            <w:rFonts w:ascii="Arial" w:eastAsia="Arial" w:hAnsi="Arial" w:cs="Arial"/>
            <w:iCs/>
            <w:color w:val="000000"/>
            <w:highlight w:val="yellow"/>
          </w:rPr>
          <w:t xml:space="preserve">combinations </w:t>
        </w:r>
      </w:ins>
      <w:ins w:id="131" w:author="Tobias Mueller" w:date="2022-08-11T08:24:00Z">
        <w:r w:rsidRPr="00C95A45">
          <w:rPr>
            <w:rFonts w:ascii="Arial" w:eastAsia="Arial" w:hAnsi="Arial" w:cs="Arial"/>
            <w:iCs/>
            <w:color w:val="000000"/>
            <w:highlight w:val="yellow"/>
            <w:rPrChange w:id="132" w:author="Tobias Mueller" w:date="2022-08-12T08:21:00Z">
              <w:rPr>
                <w:rFonts w:ascii="Arial" w:eastAsia="Arial" w:hAnsi="Arial" w:cs="Arial"/>
                <w:iCs/>
                <w:color w:val="000000"/>
              </w:rPr>
            </w:rPrChange>
          </w:rPr>
          <w:t xml:space="preserve">as they produced colonies that were </w:t>
        </w:r>
      </w:ins>
      <w:ins w:id="133" w:author="Tobias Mueller" w:date="2022-08-12T08:21:00Z">
        <w:r w:rsidR="00C95A45" w:rsidRPr="00C95A45">
          <w:rPr>
            <w:rFonts w:ascii="Arial" w:eastAsia="Arial" w:hAnsi="Arial" w:cs="Arial"/>
            <w:iCs/>
            <w:color w:val="000000"/>
            <w:highlight w:val="yellow"/>
            <w:rPrChange w:id="134" w:author="Tobias Mueller" w:date="2022-08-12T08:21:00Z">
              <w:rPr>
                <w:rFonts w:ascii="Arial" w:eastAsia="Arial" w:hAnsi="Arial" w:cs="Arial"/>
                <w:iCs/>
                <w:color w:val="000000"/>
              </w:rPr>
            </w:rPrChange>
          </w:rPr>
          <w:t xml:space="preserve">easily </w:t>
        </w:r>
      </w:ins>
      <w:ins w:id="135" w:author="Tobias Mueller" w:date="2022-08-11T08:24:00Z">
        <w:r w:rsidRPr="00C95A45">
          <w:rPr>
            <w:rFonts w:ascii="Arial" w:eastAsia="Arial" w:hAnsi="Arial" w:cs="Arial"/>
            <w:iCs/>
            <w:color w:val="000000"/>
            <w:highlight w:val="yellow"/>
            <w:rPrChange w:id="136" w:author="Tobias Mueller" w:date="2022-08-12T08:21:00Z">
              <w:rPr>
                <w:rFonts w:ascii="Arial" w:eastAsia="Arial" w:hAnsi="Arial" w:cs="Arial"/>
                <w:iCs/>
                <w:color w:val="000000"/>
              </w:rPr>
            </w:rPrChange>
          </w:rPr>
          <w:t>distinguishable from one another</w:t>
        </w:r>
      </w:ins>
      <w:ins w:id="137" w:author="Tobias Mueller" w:date="2022-08-31T11:29:00Z">
        <w:r w:rsidR="00C533E2">
          <w:rPr>
            <w:rFonts w:ascii="Arial" w:eastAsia="Arial" w:hAnsi="Arial" w:cs="Arial"/>
            <w:iCs/>
            <w:color w:val="000000"/>
            <w:highlight w:val="yellow"/>
          </w:rPr>
          <w:t xml:space="preserve"> during preliminary cogrowth tests</w:t>
        </w:r>
      </w:ins>
      <w:ins w:id="138" w:author="Tobias Mueller" w:date="2022-08-11T08:24:00Z">
        <w:r w:rsidRPr="00C95A45">
          <w:rPr>
            <w:rFonts w:ascii="Arial" w:eastAsia="Arial" w:hAnsi="Arial" w:cs="Arial"/>
            <w:iCs/>
            <w:color w:val="000000"/>
            <w:highlight w:val="yellow"/>
            <w:rPrChange w:id="139"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40" w:author="Tobias Mueller" w:date="2022-08-11T08:24:00Z"/>
      <w:sdt>
        <w:sdtPr>
          <w:rPr>
            <w:rFonts w:ascii="Arial" w:hAnsi="Arial" w:cs="Arial"/>
          </w:rPr>
          <w:tag w:val="goog_rdk_0"/>
          <w:id w:val="267282558"/>
        </w:sdtPr>
        <w:sdtContent>
          <w:customXmlInsRangeEnd w:id="140"/>
          <w:customXmlInsRangeStart w:id="141" w:author="Tobias Mueller" w:date="2022-08-11T08:24:00Z"/>
        </w:sdtContent>
      </w:sdt>
      <w:customXmlInsRangeEnd w:id="141"/>
      <w:ins w:id="142"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w:t>
        </w:r>
        <w:r w:rsidRPr="00DB55B1">
          <w:rPr>
            <w:rFonts w:ascii="Arial" w:eastAsia="Arial" w:hAnsi="Arial" w:cs="Arial"/>
            <w:color w:val="202122"/>
          </w:rPr>
          <w:lastRenderedPageBreak/>
          <w:t xml:space="preserve">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22</w:t>
        </w:r>
        <w:r w:rsidRPr="00DB55B1">
          <w:rPr>
            <w:rFonts w:ascii="Arial" w:eastAsia="Arial" w:hAnsi="Arial" w:cs="Arial"/>
          </w:rPr>
          <w:t>μ</w:t>
        </w:r>
        <w:r w:rsidRPr="00DB55B1">
          <w:rPr>
            <w:rFonts w:ascii="Arial" w:eastAsia="Arial" w:hAnsi="Arial" w:cs="Arial"/>
            <w:color w:val="000000"/>
          </w:rPr>
          <w:t>g/ml deltaline,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43" w:author="Tobias Mueller" w:date="2022-08-11T08:25:00Z"/>
          <w:rFonts w:ascii="Arial" w:eastAsia="Arial" w:hAnsi="Arial" w:cs="Arial"/>
          <w:i/>
        </w:rPr>
      </w:pPr>
      <w:commentRangeStart w:id="144"/>
      <w:del w:id="145" w:author="Tobias Mueller" w:date="2022-08-11T08:25:00Z">
        <w:r w:rsidRPr="00DB55B1" w:rsidDel="006D5E7E">
          <w:rPr>
            <w:rFonts w:ascii="Arial" w:eastAsia="Arial" w:hAnsi="Arial" w:cs="Arial"/>
            <w:b/>
          </w:rPr>
          <w:delText>Results </w:delText>
        </w:r>
        <w:commentRangeEnd w:id="144"/>
        <w:r w:rsidR="006A37B4" w:rsidDel="006D5E7E">
          <w:rPr>
            <w:rStyle w:val="CommentReference"/>
          </w:rPr>
          <w:commentReference w:id="144"/>
        </w:r>
      </w:del>
    </w:p>
    <w:p w14:paraId="00000055" w14:textId="7CFDF94C" w:rsidR="00682FF2" w:rsidRPr="00DB55B1" w:rsidDel="00F66952" w:rsidRDefault="00B43301" w:rsidP="00FD0250">
      <w:pPr>
        <w:spacing w:after="0" w:line="360" w:lineRule="auto"/>
        <w:rPr>
          <w:del w:id="146" w:author="Tobias Mueller" w:date="2022-08-31T09:40:00Z"/>
          <w:moveFrom w:id="147" w:author="Tobias Mueller" w:date="2022-08-11T08:25:00Z"/>
          <w:rFonts w:ascii="Arial" w:eastAsia="Arial" w:hAnsi="Arial" w:cs="Arial"/>
        </w:rPr>
      </w:pPr>
      <w:moveFromRangeStart w:id="148" w:author="Tobias Mueller" w:date="2022-08-11T08:25:00Z" w:name="move111098726"/>
      <w:moveFrom w:id="149" w:author="Tobias Mueller" w:date="2022-08-11T08:25:00Z">
        <w:del w:id="150"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51" w:author="Tobias Mueller" w:date="2022-08-31T09:40:00Z"/>
          <w:moveFrom w:id="152" w:author="Tobias Mueller" w:date="2022-08-11T08:25:00Z"/>
          <w:rFonts w:ascii="Arial" w:eastAsia="Arial" w:hAnsi="Arial" w:cs="Arial"/>
        </w:rPr>
      </w:pPr>
      <w:moveFrom w:id="153" w:author="Tobias Mueller" w:date="2022-08-11T08:25:00Z">
        <w:del w:id="154"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55" w:author="Tobias Mueller" w:date="2022-08-31T09:40:00Z"/>
          <w:moveFrom w:id="156"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57" w:author="Tobias Mueller" w:date="2022-08-31T09:40:00Z"/>
          <w:moveFrom w:id="158" w:author="Tobias Mueller" w:date="2022-08-11T08:25:00Z"/>
          <w:rFonts w:ascii="Arial" w:eastAsia="Arial" w:hAnsi="Arial" w:cs="Arial"/>
        </w:rPr>
      </w:pPr>
      <w:moveFrom w:id="159" w:author="Tobias Mueller" w:date="2022-08-11T08:25:00Z">
        <w:del w:id="160"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61" w:author="Tobias Mueller" w:date="2022-08-31T09:40:00Z"/>
          <w:moveFrom w:id="162" w:author="Tobias Mueller" w:date="2022-08-11T08:25:00Z"/>
          <w:rFonts w:ascii="Arial" w:eastAsia="Arial" w:hAnsi="Arial" w:cs="Arial"/>
          <w:strike/>
        </w:rPr>
      </w:pPr>
      <w:moveFrom w:id="163" w:author="Tobias Mueller" w:date="2022-08-11T08:25:00Z">
        <w:del w:id="164"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65" w:author="Tobias Mueller" w:date="2022-08-31T09:40:00Z"/>
      <w:sdt>
        <w:sdtPr>
          <w:rPr>
            <w:rFonts w:ascii="Arial" w:hAnsi="Arial" w:cs="Arial"/>
          </w:rPr>
          <w:tag w:val="goog_rdk_3"/>
          <w:id w:val="2030289756"/>
        </w:sdtPr>
        <w:sdtContent>
          <w:customXmlDelRangeEnd w:id="165"/>
          <w:customXmlDelRangeStart w:id="166" w:author="Tobias Mueller" w:date="2022-08-31T09:40:00Z"/>
        </w:sdtContent>
      </w:sdt>
      <w:customXmlDelRangeEnd w:id="166"/>
      <w:moveFrom w:id="167" w:author="Tobias Mueller" w:date="2022-08-11T08:25:00Z">
        <w:del w:id="168"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69" w:author="Tobias Mueller" w:date="2022-08-31T09:40:00Z"/>
          <w:moveFrom w:id="170"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71" w:author="Tobias Mueller" w:date="2022-08-31T09:40:00Z"/>
          <w:moveFrom w:id="172" w:author="Tobias Mueller" w:date="2022-08-11T08:25:00Z"/>
          <w:rFonts w:ascii="Arial" w:eastAsia="Arial" w:hAnsi="Arial" w:cs="Arial"/>
        </w:rPr>
      </w:pPr>
      <w:moveFrom w:id="173" w:author="Tobias Mueller" w:date="2022-08-11T08:25:00Z">
        <w:del w:id="174"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75" w:author="Tobias Mueller" w:date="2022-08-31T09:40:00Z"/>
          <w:moveFrom w:id="176" w:author="Tobias Mueller" w:date="2022-08-11T08:25:00Z"/>
          <w:rFonts w:ascii="Arial" w:eastAsia="Arial" w:hAnsi="Arial" w:cs="Arial"/>
        </w:rPr>
      </w:pPr>
      <w:moveFrom w:id="177" w:author="Tobias Mueller" w:date="2022-08-11T08:25:00Z">
        <w:del w:id="178"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48"/>
    <w:p w14:paraId="0000005D" w14:textId="7A40A7A1" w:rsidR="00682FF2" w:rsidRDefault="003678D8" w:rsidP="00FD0250">
      <w:pPr>
        <w:spacing w:after="0" w:line="360" w:lineRule="auto"/>
        <w:rPr>
          <w:ins w:id="179" w:author="Tobias Mueller" w:date="2022-08-11T08:25:00Z"/>
          <w:rFonts w:ascii="Arial" w:eastAsia="Arial" w:hAnsi="Arial" w:cs="Arial"/>
        </w:rPr>
      </w:pPr>
      <w:del w:id="180" w:author="Tobias Mueller" w:date="2022-08-31T09:40:00Z">
        <w:r w:rsidDel="00F66952">
          <w:rPr>
            <w:rFonts w:ascii="Arial" w:eastAsia="Arial" w:hAnsi="Arial" w:cs="Arial"/>
          </w:rPr>
          <w:lastRenderedPageBreak/>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81"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bailii </w:t>
      </w:r>
      <w:r w:rsidR="00B43301" w:rsidRPr="00DB55B1">
        <w:rPr>
          <w:rFonts w:ascii="Arial" w:eastAsia="Arial" w:hAnsi="Arial" w:cs="Arial"/>
        </w:rPr>
        <w:t xml:space="preserve">and bee-associated </w:t>
      </w:r>
      <w:r w:rsidR="00B43301" w:rsidRPr="00DB55B1">
        <w:rPr>
          <w:rFonts w:ascii="Arial" w:eastAsia="Arial" w:hAnsi="Arial" w:cs="Arial"/>
          <w:i/>
        </w:rPr>
        <w:t>S. bombi</w:t>
      </w:r>
      <w:r w:rsidR="00B43301" w:rsidRPr="00DB55B1">
        <w:rPr>
          <w:rFonts w:ascii="Arial" w:eastAsia="Arial" w:hAnsi="Arial" w:cs="Arial"/>
        </w:rPr>
        <w:t xml:space="preserve">, </w:t>
      </w:r>
      <w:r w:rsidR="00B43301" w:rsidRPr="00DB55B1">
        <w:rPr>
          <w:rFonts w:ascii="Arial" w:eastAsia="Arial" w:hAnsi="Arial" w:cs="Arial"/>
          <w:i/>
        </w:rPr>
        <w:t>Z. bailii</w:t>
      </w:r>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bombi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g/ml deltaline,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R. nectarea</w:t>
      </w:r>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nectarea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nectarea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nectarea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82"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bombi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83"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84" w:author="Tobias Mueller" w:date="2022-08-31T11:25:00Z">
              <w:rPr>
                <w:rFonts w:ascii="Arial" w:eastAsia="Arial" w:hAnsi="Arial" w:cs="Arial"/>
                <w:shd w:val="clear" w:color="auto" w:fill="FDFDFD"/>
              </w:rPr>
            </w:rPrChange>
          </w:rPr>
          <w:t>While</w:t>
        </w:r>
      </w:ins>
      <w:ins w:id="185" w:author="Tobias Mueller" w:date="2022-08-31T11:25:00Z">
        <w:r w:rsidR="00C533E2" w:rsidRPr="00C533E2">
          <w:rPr>
            <w:rFonts w:ascii="Arial" w:eastAsia="Arial" w:hAnsi="Arial" w:cs="Arial"/>
            <w:highlight w:val="yellow"/>
            <w:shd w:val="clear" w:color="auto" w:fill="FDFDFD"/>
            <w:rPrChange w:id="186" w:author="Tobias Mueller" w:date="2022-08-31T11:25:00Z">
              <w:rPr>
                <w:rFonts w:ascii="Arial" w:eastAsia="Arial" w:hAnsi="Arial" w:cs="Arial"/>
                <w:shd w:val="clear" w:color="auto" w:fill="FDFDFD"/>
              </w:rPr>
            </w:rPrChange>
          </w:rPr>
          <w:t xml:space="preserve"> here we only tested 1 isolate per species it is possible that there </w:t>
        </w:r>
      </w:ins>
      <w:ins w:id="187" w:author="Tobias Mueller" w:date="2022-08-31T11:27:00Z">
        <w:r w:rsidR="00C533E2">
          <w:rPr>
            <w:rFonts w:ascii="Arial" w:eastAsia="Arial" w:hAnsi="Arial" w:cs="Arial"/>
            <w:highlight w:val="yellow"/>
            <w:shd w:val="clear" w:color="auto" w:fill="FDFDFD"/>
          </w:rPr>
          <w:lastRenderedPageBreak/>
          <w:t>could be</w:t>
        </w:r>
      </w:ins>
      <w:ins w:id="188" w:author="Tobias Mueller" w:date="2022-08-31T11:25:00Z">
        <w:r w:rsidR="00C533E2" w:rsidRPr="00C533E2">
          <w:rPr>
            <w:rFonts w:ascii="Arial" w:eastAsia="Arial" w:hAnsi="Arial" w:cs="Arial"/>
            <w:highlight w:val="yellow"/>
            <w:shd w:val="clear" w:color="auto" w:fill="FDFDFD"/>
            <w:rPrChange w:id="189" w:author="Tobias Mueller" w:date="2022-08-31T11:25:00Z">
              <w:rPr>
                <w:rFonts w:ascii="Arial" w:eastAsia="Arial" w:hAnsi="Arial" w:cs="Arial"/>
                <w:shd w:val="clear" w:color="auto" w:fill="FDFDFD"/>
              </w:rPr>
            </w:rPrChange>
          </w:rPr>
          <w:t xml:space="preserve"> strain specific adaptation or susceptibility and </w:t>
        </w:r>
      </w:ins>
      <w:del w:id="190" w:author="Tobias Mueller" w:date="2022-08-31T11:25:00Z">
        <w:r w:rsidR="00C01611" w:rsidRPr="00C533E2" w:rsidDel="00C533E2">
          <w:rPr>
            <w:rFonts w:ascii="Arial" w:eastAsia="Arial" w:hAnsi="Arial" w:cs="Arial"/>
            <w:highlight w:val="yellow"/>
            <w:shd w:val="clear" w:color="auto" w:fill="FDFDFD"/>
            <w:rPrChange w:id="191"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92"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93" w:author="Tobias Mueller" w:date="2022-08-31T11:25:00Z">
            <w:rPr>
              <w:rFonts w:ascii="Arial" w:eastAsia="Arial" w:hAnsi="Arial" w:cs="Arial"/>
            </w:rPr>
          </w:rPrChange>
        </w:rPr>
        <w:t xml:space="preserve">more work </w:t>
      </w:r>
      <w:del w:id="194" w:author="Tobias Mueller" w:date="2022-08-31T11:27:00Z">
        <w:r w:rsidR="00C01611" w:rsidRPr="00C533E2" w:rsidDel="00C533E2">
          <w:rPr>
            <w:rFonts w:ascii="Arial" w:eastAsia="Arial" w:hAnsi="Arial" w:cs="Arial"/>
            <w:highlight w:val="yellow"/>
            <w:rPrChange w:id="195" w:author="Tobias Mueller" w:date="2022-08-31T11:25:00Z">
              <w:rPr>
                <w:rFonts w:ascii="Arial" w:eastAsia="Arial" w:hAnsi="Arial" w:cs="Arial"/>
              </w:rPr>
            </w:rPrChange>
          </w:rPr>
          <w:delText xml:space="preserve">should </w:delText>
        </w:r>
      </w:del>
      <w:ins w:id="196"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97"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98"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199"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200" w:author="Tobias Mueller" w:date="2022-08-31T11:25:00Z">
            <w:rPr>
              <w:rFonts w:ascii="Arial" w:eastAsia="Arial" w:hAnsi="Arial" w:cs="Arial"/>
            </w:rPr>
          </w:rPrChange>
        </w:rPr>
        <w:t xml:space="preserve"> variation</w:t>
      </w:r>
      <w:ins w:id="201"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202"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bailii </w:t>
      </w:r>
      <w:r w:rsidR="00B43301" w:rsidRPr="00DB55B1">
        <w:rPr>
          <w:rFonts w:ascii="Arial" w:eastAsia="Arial" w:hAnsi="Arial" w:cs="Arial"/>
        </w:rPr>
        <w:t>did not grow in co-cultures with</w:t>
      </w:r>
      <w:r w:rsidR="00B43301" w:rsidRPr="00DB55B1">
        <w:rPr>
          <w:rFonts w:ascii="Arial" w:eastAsia="Arial" w:hAnsi="Arial" w:cs="Arial"/>
          <w:i/>
        </w:rPr>
        <w:t xml:space="preserve"> </w:t>
      </w:r>
      <w:r w:rsidR="00B43301" w:rsidRPr="00DB55B1">
        <w:rPr>
          <w:rFonts w:ascii="Arial" w:eastAsia="Arial" w:hAnsi="Arial" w:cs="Arial"/>
          <w:i/>
        </w:rPr>
        <w:lastRenderedPageBreak/>
        <w:t>S. bombi</w:t>
      </w:r>
      <w:r w:rsidR="00B43301" w:rsidRPr="00DB55B1">
        <w:rPr>
          <w:rFonts w:ascii="Arial" w:eastAsia="Arial" w:hAnsi="Arial" w:cs="Arial"/>
        </w:rPr>
        <w:t>, however,</w:t>
      </w:r>
      <w:r w:rsidR="00B43301" w:rsidRPr="00DB55B1">
        <w:rPr>
          <w:rFonts w:ascii="Arial" w:eastAsia="Arial" w:hAnsi="Arial" w:cs="Arial"/>
          <w:i/>
        </w:rPr>
        <w:t xml:space="preserve"> S. bombi</w:t>
      </w:r>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Z. bailii</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S. bombi</w:t>
      </w:r>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R. nect</w:t>
      </w:r>
      <w:r w:rsidR="00FD2610" w:rsidRPr="00DB55B1">
        <w:rPr>
          <w:rFonts w:ascii="Arial" w:eastAsia="Arial" w:hAnsi="Arial" w:cs="Arial"/>
          <w:i/>
        </w:rPr>
        <w:t>a</w:t>
      </w:r>
      <w:r w:rsidR="00B43301" w:rsidRPr="00DB55B1">
        <w:rPr>
          <w:rFonts w:ascii="Arial" w:eastAsia="Arial" w:hAnsi="Arial" w:cs="Arial"/>
          <w:i/>
        </w:rPr>
        <w:t xml:space="preserve">rea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norditerpene alkaloid deltalin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r w:rsidR="00493F38" w:rsidRPr="00DB55B1">
        <w:rPr>
          <w:rFonts w:ascii="Arial" w:eastAsia="Arial" w:hAnsi="Arial" w:cs="Arial"/>
        </w:rPr>
        <w:t>Deltaline</w:t>
      </w:r>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norditerpen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norditerpenes,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r w:rsidR="006A6AFE" w:rsidRPr="00872F4F">
        <w:rPr>
          <w:rFonts w:ascii="Arial" w:eastAsia="Arial" w:hAnsi="Arial" w:cs="Arial"/>
        </w:rPr>
        <w:t xml:space="preserve">deltalin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203"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w:t>
      </w:r>
      <w:r w:rsidR="00B054BD" w:rsidRPr="00DB55B1">
        <w:rPr>
          <w:rFonts w:ascii="Arial" w:eastAsia="Arial" w:hAnsi="Arial" w:cs="Arial"/>
          <w:shd w:val="clear" w:color="auto" w:fill="FDFDFD"/>
        </w:rPr>
        <w:lastRenderedPageBreak/>
        <w:t xml:space="preserve">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204"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LeCroy and Scott McArt for their feedback and comments on the manuscript. </w:t>
      </w:r>
    </w:p>
    <w:p w14:paraId="309E6874" w14:textId="4F896052" w:rsidR="00F47FB6" w:rsidDel="00E773E1" w:rsidRDefault="00F47FB6" w:rsidP="00FD0250">
      <w:pPr>
        <w:spacing w:after="0" w:line="360" w:lineRule="auto"/>
        <w:rPr>
          <w:del w:id="205" w:author="Tobias Mueller" w:date="2022-08-11T08:15:00Z"/>
          <w:rFonts w:ascii="Arial" w:eastAsia="Arial" w:hAnsi="Arial" w:cs="Arial"/>
        </w:rPr>
      </w:pPr>
    </w:p>
    <w:p w14:paraId="64796CCF" w14:textId="37B5ECFF" w:rsidR="00F47FB6" w:rsidRDefault="00F47FB6" w:rsidP="00F47FB6">
      <w:pPr>
        <w:spacing w:after="0" w:line="360" w:lineRule="auto"/>
        <w:rPr>
          <w:ins w:id="206"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207" w:author="Tobias Mueller" w:date="2022-08-11T08:23:00Z"/>
          <w:rFonts w:ascii="Arial" w:eastAsia="Arial" w:hAnsi="Arial" w:cs="Arial"/>
        </w:rPr>
      </w:pPr>
      <w:del w:id="208"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209" w:author="Tobias Mueller" w:date="2022-08-11T08:23:00Z"/>
          <w:rFonts w:ascii="Arial" w:eastAsia="Arial" w:hAnsi="Arial" w:cs="Arial"/>
        </w:rPr>
      </w:pPr>
      <w:del w:id="210"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211" w:author="Tobias Mueller" w:date="2022-08-11T08:23:00Z"/>
          <w:rFonts w:ascii="Arial" w:eastAsia="Arial" w:hAnsi="Arial" w:cs="Arial"/>
          <w:color w:val="000000"/>
        </w:rPr>
      </w:pPr>
      <w:del w:id="212"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w:delText>
        </w:r>
        <w:r w:rsidRPr="00DB55B1" w:rsidDel="006D5E7E">
          <w:rPr>
            <w:rFonts w:ascii="Arial" w:eastAsia="Arial" w:hAnsi="Arial" w:cs="Arial"/>
            <w:i/>
            <w:color w:val="000000"/>
          </w:rPr>
          <w:lastRenderedPageBreak/>
          <w:delText xml:space="preserve">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13" w:author="Tobias Mueller" w:date="2022-08-11T08:23:00Z"/>
          <w:moveFrom w:id="214" w:author="Tobias Mueller" w:date="2022-08-11T08:08:00Z"/>
          <w:rFonts w:ascii="Arial" w:eastAsia="Arial" w:hAnsi="Arial" w:cs="Arial"/>
        </w:rPr>
      </w:pPr>
      <w:moveFromRangeStart w:id="215" w:author="Tobias Mueller" w:date="2022-08-11T08:08:00Z" w:name="move111097724"/>
    </w:p>
    <w:p w14:paraId="05945D22" w14:textId="5DDF2356" w:rsidR="00F47FB6" w:rsidRPr="005A60F3" w:rsidDel="006D5E7E" w:rsidRDefault="00F47FB6" w:rsidP="00F47FB6">
      <w:pPr>
        <w:spacing w:after="0" w:line="360" w:lineRule="auto"/>
        <w:rPr>
          <w:del w:id="216" w:author="Tobias Mueller" w:date="2022-08-11T08:23:00Z"/>
          <w:moveFrom w:id="217" w:author="Tobias Mueller" w:date="2022-08-11T08:08:00Z"/>
          <w:rFonts w:ascii="Arial" w:eastAsia="Arial" w:hAnsi="Arial" w:cs="Arial"/>
          <w:color w:val="C00000"/>
        </w:rPr>
      </w:pPr>
      <w:moveFrom w:id="218" w:author="Tobias Mueller" w:date="2022-08-11T08:08:00Z">
        <w:del w:id="219"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15"/>
    <w:p w14:paraId="27C58E76" w14:textId="38C5D160" w:rsidR="00F47FB6" w:rsidRPr="00DB55B1" w:rsidDel="006D5E7E" w:rsidRDefault="00F47FB6" w:rsidP="00F47FB6">
      <w:pPr>
        <w:spacing w:after="0" w:line="360" w:lineRule="auto"/>
        <w:rPr>
          <w:del w:id="220"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21" w:author="Tobias Mueller" w:date="2022-08-11T08:23:00Z"/>
          <w:rFonts w:ascii="Arial" w:eastAsia="Arial" w:hAnsi="Arial" w:cs="Arial"/>
        </w:rPr>
      </w:pPr>
      <w:del w:id="222"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23" w:author="Tobias Mueller" w:date="2022-08-11T08:23:00Z"/>
          <w:rFonts w:ascii="Arial" w:eastAsia="Arial" w:hAnsi="Arial" w:cs="Arial"/>
          <w:color w:val="000000"/>
        </w:rPr>
      </w:pPr>
      <w:del w:id="224"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25"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26"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27" w:author="Tobias Mueller" w:date="2022-08-11T08:23:00Z"/>
          <w:moveTo w:id="228" w:author="Tobias Mueller" w:date="2022-08-11T08:07:00Z"/>
          <w:rFonts w:ascii="Arial" w:eastAsia="Arial" w:hAnsi="Arial" w:cs="Arial"/>
        </w:rPr>
      </w:pPr>
      <w:moveToRangeStart w:id="229" w:author="Tobias Mueller" w:date="2022-08-11T08:07:00Z" w:name="move111097690"/>
      <w:moveTo w:id="230" w:author="Tobias Mueller" w:date="2022-08-11T08:07:00Z">
        <w:del w:id="231"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32" w:author="Tobias Mueller" w:date="2022-08-11T08:23:00Z"/>
          <w:moveTo w:id="233" w:author="Tobias Mueller" w:date="2022-08-11T08:07:00Z"/>
          <w:rFonts w:ascii="Arial" w:eastAsia="Arial" w:hAnsi="Arial" w:cs="Arial"/>
        </w:rPr>
      </w:pPr>
      <w:moveTo w:id="234" w:author="Tobias Mueller" w:date="2022-08-11T08:07:00Z">
        <w:del w:id="235"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36"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w:delText>
          </w:r>
          <w:r w:rsidRPr="00DB55B1" w:rsidDel="00E773E1">
            <w:rPr>
              <w:rFonts w:ascii="Arial" w:eastAsia="Arial" w:hAnsi="Arial" w:cs="Arial"/>
              <w:color w:val="000000"/>
            </w:rPr>
            <w:lastRenderedPageBreak/>
            <w:delText>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37" w:author="Tobias Mueller" w:date="2022-08-11T08:23:00Z">
          <w:r w:rsidRPr="00DB55B1" w:rsidDel="006D5E7E">
            <w:rPr>
              <w:rFonts w:ascii="Arial" w:eastAsia="Arial" w:hAnsi="Arial" w:cs="Arial"/>
              <w:color w:val="000000"/>
            </w:rPr>
            <w:delText xml:space="preserve"> Supplemental </w:delText>
          </w:r>
        </w:del>
        <w:del w:id="238" w:author="Tobias Mueller" w:date="2022-08-11T08:17:00Z">
          <w:r w:rsidRPr="00DB55B1" w:rsidDel="00E773E1">
            <w:rPr>
              <w:rFonts w:ascii="Arial" w:eastAsia="Arial" w:hAnsi="Arial" w:cs="Arial"/>
              <w:color w:val="000000"/>
            </w:rPr>
            <w:delText>Figure 1</w:delText>
          </w:r>
        </w:del>
        <w:del w:id="239"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40"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41" w:author="Tobias Mueller" w:date="2022-08-11T08:17:00Z">
          <w:r w:rsidRPr="00277435" w:rsidDel="00E773E1">
            <w:rPr>
              <w:rFonts w:ascii="Arial" w:eastAsia="Arial" w:hAnsi="Arial" w:cs="Arial"/>
            </w:rPr>
            <w:delText>.</w:delText>
          </w:r>
        </w:del>
        <w:del w:id="242"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43"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29"/>
    <w:p w14:paraId="2BF8015E" w14:textId="51E8C7E7" w:rsidR="00975847" w:rsidRDefault="00975847" w:rsidP="00F47FB6">
      <w:pPr>
        <w:spacing w:after="0" w:line="360" w:lineRule="auto"/>
        <w:rPr>
          <w:ins w:id="244" w:author="Tobias Mueller" w:date="2022-08-11T08:07:00Z"/>
          <w:rFonts w:ascii="Arial" w:eastAsia="Arial" w:hAnsi="Arial" w:cs="Arial"/>
        </w:rPr>
      </w:pPr>
    </w:p>
    <w:p w14:paraId="6A49D783" w14:textId="373FC767" w:rsidR="00975847" w:rsidRDefault="00975847" w:rsidP="00F47FB6">
      <w:pPr>
        <w:spacing w:after="0" w:line="360" w:lineRule="auto"/>
        <w:rPr>
          <w:ins w:id="245" w:author="Tobias Mueller" w:date="2022-08-11T08:08:00Z"/>
          <w:rFonts w:ascii="Arial" w:eastAsia="Arial" w:hAnsi="Arial" w:cs="Arial"/>
        </w:rPr>
      </w:pPr>
    </w:p>
    <w:p w14:paraId="24D18A85" w14:textId="3B444AEF" w:rsidR="00975847" w:rsidRDefault="00975847" w:rsidP="00F47FB6">
      <w:pPr>
        <w:spacing w:after="0" w:line="360" w:lineRule="auto"/>
        <w:rPr>
          <w:ins w:id="246" w:author="Tobias Mueller" w:date="2022-08-11T08:08:00Z"/>
          <w:rFonts w:ascii="Arial" w:eastAsia="Arial" w:hAnsi="Arial" w:cs="Arial"/>
        </w:rPr>
      </w:pPr>
    </w:p>
    <w:p w14:paraId="45FB93A2" w14:textId="515BEF5C" w:rsidR="00975847" w:rsidRDefault="00975847" w:rsidP="00F47FB6">
      <w:pPr>
        <w:spacing w:after="0" w:line="360" w:lineRule="auto"/>
        <w:rPr>
          <w:ins w:id="247" w:author="Tobias Mueller" w:date="2022-08-31T12:28:00Z"/>
          <w:rFonts w:ascii="Arial" w:eastAsia="Arial" w:hAnsi="Arial" w:cs="Arial"/>
        </w:rPr>
      </w:pPr>
    </w:p>
    <w:p w14:paraId="4EFA8339" w14:textId="667EC389" w:rsidR="000C58E3" w:rsidRDefault="000C58E3" w:rsidP="00F47FB6">
      <w:pPr>
        <w:spacing w:after="0" w:line="360" w:lineRule="auto"/>
        <w:rPr>
          <w:ins w:id="248" w:author="Tobias Mueller" w:date="2022-08-31T12:28:00Z"/>
          <w:rFonts w:ascii="Arial" w:eastAsia="Arial" w:hAnsi="Arial" w:cs="Arial"/>
        </w:rPr>
      </w:pPr>
    </w:p>
    <w:p w14:paraId="28204220" w14:textId="7C519445" w:rsidR="000C58E3" w:rsidRDefault="000C58E3" w:rsidP="00F47FB6">
      <w:pPr>
        <w:spacing w:after="0" w:line="360" w:lineRule="auto"/>
        <w:rPr>
          <w:ins w:id="249" w:author="Tobias Mueller" w:date="2022-08-31T12:28:00Z"/>
          <w:rFonts w:ascii="Arial" w:eastAsia="Arial" w:hAnsi="Arial" w:cs="Arial"/>
        </w:rPr>
      </w:pPr>
    </w:p>
    <w:p w14:paraId="60B211AD" w14:textId="0B810FA0" w:rsidR="000C58E3" w:rsidRDefault="000C58E3" w:rsidP="00F47FB6">
      <w:pPr>
        <w:spacing w:after="0" w:line="360" w:lineRule="auto"/>
        <w:rPr>
          <w:ins w:id="250" w:author="Tobias Mueller" w:date="2022-08-31T12:28:00Z"/>
          <w:rFonts w:ascii="Arial" w:eastAsia="Arial" w:hAnsi="Arial" w:cs="Arial"/>
        </w:rPr>
      </w:pPr>
    </w:p>
    <w:p w14:paraId="714116B5" w14:textId="77777777" w:rsidR="000C58E3" w:rsidRDefault="000C58E3" w:rsidP="00F47FB6">
      <w:pPr>
        <w:spacing w:after="0" w:line="360" w:lineRule="auto"/>
        <w:rPr>
          <w:ins w:id="251" w:author="Tobias Mueller" w:date="2022-08-31T11:22:00Z"/>
          <w:rFonts w:ascii="Arial" w:eastAsia="Arial" w:hAnsi="Arial" w:cs="Arial"/>
        </w:rPr>
      </w:pPr>
    </w:p>
    <w:p w14:paraId="62285B83" w14:textId="0B64500C" w:rsidR="00CB5789" w:rsidRDefault="00CB5789" w:rsidP="00F47FB6">
      <w:pPr>
        <w:spacing w:after="0" w:line="360" w:lineRule="auto"/>
        <w:rPr>
          <w:ins w:id="252"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53" w:author="Tobias Mueller" w:date="2022-08-11T08:08:00Z"/>
          <w:rFonts w:ascii="Arial" w:eastAsia="Arial" w:hAnsi="Arial" w:cs="Arial"/>
          <w:b/>
          <w:bCs/>
          <w:color w:val="FF0000"/>
          <w:rPrChange w:id="254" w:author="Tobias Mueller" w:date="2022-09-07T12:13:00Z">
            <w:rPr>
              <w:ins w:id="255" w:author="Tobias Mueller" w:date="2022-08-11T08:08:00Z"/>
              <w:rFonts w:ascii="Arial" w:eastAsia="Arial" w:hAnsi="Arial" w:cs="Arial"/>
            </w:rPr>
          </w:rPrChange>
        </w:rPr>
      </w:pPr>
      <w:ins w:id="256" w:author="Tobias Mueller" w:date="2022-08-31T11:22:00Z">
        <w:r w:rsidRPr="00411572">
          <w:rPr>
            <w:rFonts w:ascii="Arial" w:eastAsia="Arial" w:hAnsi="Arial" w:cs="Arial"/>
            <w:b/>
            <w:bCs/>
            <w:color w:val="FF0000"/>
            <w:rPrChange w:id="257" w:author="Tobias Mueller" w:date="2022-09-07T12:13:00Z">
              <w:rPr>
                <w:rFonts w:ascii="Arial" w:eastAsia="Arial" w:hAnsi="Arial" w:cs="Arial"/>
              </w:rPr>
            </w:rPrChange>
          </w:rPr>
          <w:t>New SUPPLEMENTAL METHODS</w:t>
        </w:r>
      </w:ins>
    </w:p>
    <w:p w14:paraId="38FCFEEA" w14:textId="475985CC" w:rsidR="00975847" w:rsidRPr="00DB55B1" w:rsidRDefault="00975847" w:rsidP="00975847">
      <w:pPr>
        <w:spacing w:after="0" w:line="360" w:lineRule="auto"/>
        <w:rPr>
          <w:moveTo w:id="258" w:author="Tobias Mueller" w:date="2022-08-11T08:08:00Z"/>
          <w:rFonts w:ascii="Arial" w:eastAsia="Arial" w:hAnsi="Arial" w:cs="Arial"/>
        </w:rPr>
      </w:pPr>
      <w:ins w:id="259" w:author="Tobias Mueller" w:date="2022-08-11T08:08:00Z">
        <w:r>
          <w:rPr>
            <w:rFonts w:ascii="Arial" w:eastAsia="Arial" w:hAnsi="Arial" w:cs="Arial"/>
          </w:rPr>
          <w:t xml:space="preserve">Creating Microbial suspensions </w:t>
        </w:r>
      </w:ins>
      <w:moveToRangeStart w:id="260" w:author="Tobias Mueller" w:date="2022-08-11T08:08:00Z" w:name="move111097724"/>
    </w:p>
    <w:p w14:paraId="5CCC3770" w14:textId="77777777" w:rsidR="00975847" w:rsidRPr="005A60F3" w:rsidDel="00CB5789" w:rsidRDefault="00975847" w:rsidP="00975847">
      <w:pPr>
        <w:spacing w:after="0" w:line="360" w:lineRule="auto"/>
        <w:rPr>
          <w:del w:id="261" w:author="Tobias Mueller" w:date="2022-08-31T11:22:00Z"/>
          <w:moveTo w:id="262" w:author="Tobias Mueller" w:date="2022-08-11T08:08:00Z"/>
          <w:rFonts w:ascii="Arial" w:eastAsia="Arial" w:hAnsi="Arial" w:cs="Arial"/>
          <w:color w:val="C00000"/>
        </w:rPr>
      </w:pPr>
      <w:moveTo w:id="263"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r>
          <w:rPr>
            <w:rFonts w:ascii="Arial" w:eastAsia="Arial" w:hAnsi="Arial" w:cs="Arial"/>
          </w:rPr>
          <w:t>μL</w:t>
        </w:r>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60"/>
    <w:p w14:paraId="6AD724CB" w14:textId="77777777" w:rsidR="00975847" w:rsidRDefault="00975847" w:rsidP="00F47FB6">
      <w:pPr>
        <w:spacing w:after="0" w:line="360" w:lineRule="auto"/>
        <w:rPr>
          <w:ins w:id="264"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lastRenderedPageBreak/>
        <w:t>Preparing synthetic nectars</w:t>
      </w:r>
      <w:ins w:id="265" w:author="Tobias Mueller" w:date="2022-08-11T08:07:00Z">
        <w:r w:rsidR="00975847">
          <w:rPr>
            <w:rFonts w:ascii="Arial" w:eastAsia="Arial" w:hAnsi="Arial" w:cs="Arial"/>
            <w:i/>
          </w:rPr>
          <w:t xml:space="preserve"> </w:t>
        </w:r>
      </w:ins>
    </w:p>
    <w:p w14:paraId="3AB9162B" w14:textId="28DF78CF"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μm cellulose acetate membrane, Corning, Corning NY, product number 431219).  Base nectar consisted of 15% sugar (50:25:25 sucrose:glucose:fructose)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66"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67" w:author="Tobias Mueller" w:date="2022-08-31T11:33:00Z">
        <w:r w:rsidR="00B87D60" w:rsidRPr="00B87D60">
          <w:rPr>
            <w:rFonts w:ascii="Arial" w:eastAsia="Arial" w:hAnsi="Arial" w:cs="Arial"/>
            <w:highlight w:val="yellow"/>
            <w:rPrChange w:id="268"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69" w:author="Tobias Mueller" w:date="2022-08-31T11:34:00Z">
            <w:rPr>
              <w:rFonts w:ascii="Arial" w:eastAsia="Arial" w:hAnsi="Arial" w:cs="Arial"/>
            </w:rPr>
          </w:rPrChange>
        </w:rPr>
        <w:t xml:space="preserve"> on growth </w:t>
      </w:r>
      <w:ins w:id="270" w:author="Tobias Mueller" w:date="2022-08-31T11:33:00Z">
        <w:r w:rsidR="00B87D60" w:rsidRPr="00B87D60">
          <w:rPr>
            <w:rFonts w:ascii="Arial" w:eastAsia="Arial" w:hAnsi="Arial" w:cs="Arial"/>
            <w:highlight w:val="yellow"/>
            <w:rPrChange w:id="271" w:author="Tobias Mueller" w:date="2022-08-31T11:34:00Z">
              <w:rPr>
                <w:rFonts w:ascii="Arial" w:eastAsia="Arial" w:hAnsi="Arial" w:cs="Arial"/>
              </w:rPr>
            </w:rPrChange>
          </w:rPr>
          <w:t xml:space="preserve">separately </w:t>
        </w:r>
      </w:ins>
      <w:del w:id="272" w:author="Tobias Mueller" w:date="2022-08-31T11:33:00Z">
        <w:r w:rsidRPr="00B87D60" w:rsidDel="00B87D60">
          <w:rPr>
            <w:rFonts w:ascii="Arial" w:eastAsia="Arial" w:hAnsi="Arial" w:cs="Arial"/>
            <w:highlight w:val="yellow"/>
            <w:rPrChange w:id="273"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74" w:author="Tobias Mueller" w:date="2022-08-31T11:34:00Z">
            <w:rPr>
              <w:rFonts w:ascii="Arial" w:eastAsia="Arial" w:hAnsi="Arial" w:cs="Arial"/>
            </w:rPr>
          </w:rPrChange>
        </w:rPr>
        <w:t xml:space="preserve">from </w:t>
      </w:r>
      <w:ins w:id="275" w:author="Tobias Mueller" w:date="2022-08-31T11:33:00Z">
        <w:r w:rsidR="00B87D60" w:rsidRPr="00B87D60">
          <w:rPr>
            <w:rFonts w:ascii="Arial" w:eastAsia="Arial" w:hAnsi="Arial" w:cs="Arial"/>
            <w:highlight w:val="yellow"/>
            <w:rPrChange w:id="276"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77" w:author="Tobias Mueller" w:date="2022-08-31T11:34:00Z">
            <w:rPr>
              <w:rFonts w:ascii="Arial" w:eastAsia="Arial" w:hAnsi="Arial" w:cs="Arial"/>
            </w:rPr>
          </w:rPrChange>
        </w:rPr>
        <w:t>nutrient limitation</w:t>
      </w:r>
      <w:ins w:id="278" w:author="Tobias Mueller" w:date="2022-08-31T11:34:00Z">
        <w:r w:rsidR="00B87D60" w:rsidRPr="00B87D60">
          <w:rPr>
            <w:rFonts w:ascii="Arial" w:eastAsia="Arial" w:hAnsi="Arial" w:cs="Arial"/>
            <w:highlight w:val="yellow"/>
            <w:rPrChange w:id="279" w:author="Tobias Mueller" w:date="2022-08-31T11:34:00Z">
              <w:rPr>
                <w:rFonts w:ascii="Arial" w:eastAsia="Arial" w:hAnsi="Arial" w:cs="Arial"/>
              </w:rPr>
            </w:rPrChange>
          </w:rPr>
          <w:t>, however it is possible that nutrient limitation and growth suppressive compounds may work in conjunction in floral nectar</w:t>
        </w:r>
      </w:ins>
      <w:r w:rsidRPr="00B87D60">
        <w:rPr>
          <w:rFonts w:ascii="Arial" w:eastAsia="Arial" w:hAnsi="Arial" w:cs="Arial"/>
          <w:highlight w:val="yellow"/>
          <w:rPrChange w:id="280"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81"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82" w:author="Tobias Mueller" w:date="2022-08-11T08:07:00Z"/>
          <w:rFonts w:ascii="Arial" w:eastAsia="Arial" w:hAnsi="Arial" w:cs="Arial"/>
        </w:rPr>
      </w:pPr>
      <w:moveFromRangeStart w:id="283" w:author="Tobias Mueller" w:date="2022-08-11T08:07:00Z" w:name="move111097690"/>
      <w:moveFrom w:id="284"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85" w:author="Tobias Mueller" w:date="2022-08-11T08:07:00Z"/>
          <w:rFonts w:ascii="Arial" w:eastAsia="Arial" w:hAnsi="Arial" w:cs="Arial"/>
        </w:rPr>
      </w:pPr>
      <w:moveFrom w:id="286"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83"/>
    <w:p w14:paraId="091E1610" w14:textId="13B47BDB" w:rsidR="00F47FB6" w:rsidRPr="00DB55B1" w:rsidDel="00975847" w:rsidRDefault="00F47FB6" w:rsidP="00F47FB6">
      <w:pPr>
        <w:spacing w:after="0" w:line="360" w:lineRule="auto"/>
        <w:rPr>
          <w:del w:id="287"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88" w:author="Tobias Mueller" w:date="2022-08-11T08:07:00Z"/>
          <w:rFonts w:ascii="Arial" w:eastAsia="Arial" w:hAnsi="Arial" w:cs="Arial"/>
        </w:rPr>
      </w:pPr>
      <w:del w:id="289"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90" w:author="Tobias Mueller" w:date="2022-08-11T08:07:00Z"/>
          <w:rFonts w:ascii="Arial" w:eastAsia="Arial" w:hAnsi="Arial" w:cs="Arial"/>
          <w:color w:val="202122"/>
        </w:rPr>
      </w:pPr>
      <w:del w:id="291"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 xml:space="preserve">Saccharomyces cerevisiae &amp; </w:delText>
        </w:r>
        <w:r w:rsidRPr="00DB55B1" w:rsidDel="00975847">
          <w:rPr>
            <w:rFonts w:ascii="Arial" w:eastAsia="Arial" w:hAnsi="Arial" w:cs="Arial"/>
            <w:i/>
            <w:color w:val="000000"/>
          </w:rPr>
          <w:lastRenderedPageBreak/>
          <w:delText>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92" w:author="Tobias Mueller" w:date="2022-08-11T08:07:00Z"/>
      <w:sdt>
        <w:sdtPr>
          <w:rPr>
            <w:rFonts w:ascii="Arial" w:hAnsi="Arial" w:cs="Arial"/>
          </w:rPr>
          <w:tag w:val="goog_rdk_0"/>
          <w:id w:val="66304241"/>
        </w:sdtPr>
        <w:sdtContent>
          <w:customXmlDelRangeEnd w:id="292"/>
          <w:customXmlDelRangeStart w:id="293" w:author="Tobias Mueller" w:date="2022-08-11T08:07:00Z"/>
        </w:sdtContent>
      </w:sdt>
      <w:customXmlDelRangeEnd w:id="293"/>
      <w:del w:id="294"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95"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296" w:author="Tobias Mueller" w:date="2022-08-11T08:07:00Z"/>
          <w:rFonts w:ascii="Arial" w:eastAsia="Arial" w:hAnsi="Arial" w:cs="Arial"/>
          <w:color w:val="000000"/>
        </w:rPr>
      </w:pPr>
      <w:del w:id="297"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298"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299"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300"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301"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r w:rsidRPr="00DB55B1">
        <w:rPr>
          <w:rFonts w:ascii="Arial" w:eastAsia="Arial" w:hAnsi="Arial" w:cs="Arial"/>
          <w:i/>
          <w:color w:val="000000"/>
        </w:rPr>
        <w:t xml:space="preserve">Starmerella bombi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r w:rsidRPr="00DB55B1">
        <w:rPr>
          <w:rFonts w:ascii="Arial" w:eastAsia="Arial" w:hAnsi="Arial" w:cs="Arial"/>
          <w:i/>
          <w:color w:val="000000"/>
        </w:rPr>
        <w:t xml:space="preserve">Rosenbergiella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302"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Grofit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Kahm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unfittabl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deltaline), condensation caused a 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303"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304" w:author="Tobias Mueller" w:date="2022-08-31T09:41:00Z"/>
          <w:rFonts w:ascii="Arial" w:eastAsia="Arial" w:hAnsi="Arial" w:cs="Arial"/>
          <w:color w:val="FF0000"/>
        </w:rPr>
      </w:pPr>
      <w:moveFromRangeStart w:id="305" w:author="Tobias Mueller" w:date="2022-08-31T09:41:00Z" w:name="move112831319"/>
      <w:moveFrom w:id="306"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305"/>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correlated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allis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307" w:author="Tobias Mueller" w:date="2022-09-06T16:49:00Z"/>
          <w:rFonts w:ascii="Arial" w:eastAsia="Arial" w:hAnsi="Arial" w:cs="Arial"/>
        </w:rPr>
      </w:pPr>
      <w:r w:rsidRPr="00DB55B1">
        <w:rPr>
          <w:rFonts w:ascii="Arial" w:eastAsia="Arial" w:hAnsi="Arial" w:cs="Arial"/>
        </w:rPr>
        <w:t xml:space="preserve">To compare how nectar chemistry can change community dynamics, we used a Kruskal-Wallis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308" w:author="Tobias Mueller" w:date="2022-09-06T16:49:00Z"/>
          <w:rFonts w:ascii="Arial" w:eastAsia="Arial" w:hAnsi="Arial" w:cs="Arial"/>
        </w:rPr>
      </w:pPr>
    </w:p>
    <w:p w14:paraId="2CAC6939" w14:textId="6297E7AE" w:rsidR="003716ED" w:rsidRDefault="003716ED" w:rsidP="00F47FB6">
      <w:pPr>
        <w:spacing w:after="0" w:line="360" w:lineRule="auto"/>
        <w:rPr>
          <w:ins w:id="309" w:author="Tobias Mueller" w:date="2022-09-06T16:49:00Z"/>
          <w:rFonts w:ascii="Arial" w:eastAsia="Arial" w:hAnsi="Arial" w:cs="Arial"/>
          <w:i/>
          <w:iCs/>
        </w:rPr>
      </w:pPr>
      <w:ins w:id="310" w:author="Tobias Mueller" w:date="2022-09-06T16:49:00Z">
        <w:r w:rsidRPr="003716ED">
          <w:rPr>
            <w:rFonts w:ascii="Arial" w:eastAsia="Arial" w:hAnsi="Arial" w:cs="Arial"/>
            <w:i/>
            <w:iCs/>
            <w:rPrChange w:id="311" w:author="Tobias Mueller" w:date="2022-09-06T16:49:00Z">
              <w:rPr>
                <w:rFonts w:ascii="Arial" w:eastAsia="Arial" w:hAnsi="Arial" w:cs="Arial"/>
              </w:rPr>
            </w:rPrChange>
          </w:rPr>
          <w:t>Phylogenetic signal</w:t>
        </w:r>
      </w:ins>
    </w:p>
    <w:p w14:paraId="789FE755" w14:textId="42DD7329" w:rsidR="003716ED" w:rsidRPr="003716ED" w:rsidRDefault="003716ED" w:rsidP="00F47FB6">
      <w:pPr>
        <w:spacing w:after="0" w:line="360" w:lineRule="auto"/>
        <w:rPr>
          <w:rFonts w:ascii="Arial" w:eastAsia="Arial" w:hAnsi="Arial" w:cs="Arial"/>
        </w:rPr>
      </w:pPr>
      <w:ins w:id="312" w:author="Tobias Mueller" w:date="2022-09-06T16:49:00Z">
        <w:r>
          <w:rPr>
            <w:rFonts w:ascii="Arial" w:eastAsia="Arial" w:hAnsi="Arial" w:cs="Arial"/>
          </w:rPr>
          <w:t>To determine if there was an effect of relatedness o</w:t>
        </w:r>
      </w:ins>
      <w:ins w:id="313" w:author="Tobias Mueller" w:date="2022-09-06T16:56:00Z">
        <w:r w:rsidR="00F31610">
          <w:rPr>
            <w:rFonts w:ascii="Arial" w:eastAsia="Arial" w:hAnsi="Arial" w:cs="Arial"/>
          </w:rPr>
          <w:t>n</w:t>
        </w:r>
      </w:ins>
      <w:ins w:id="314" w:author="Tobias Mueller" w:date="2022-09-06T16:49:00Z">
        <w:r>
          <w:rPr>
            <w:rFonts w:ascii="Arial" w:eastAsia="Arial" w:hAnsi="Arial" w:cs="Arial"/>
          </w:rPr>
          <w:t xml:space="preserve"> the growth or </w:t>
        </w:r>
      </w:ins>
      <w:ins w:id="315" w:author="Tobias Mueller" w:date="2022-09-06T16:56:00Z">
        <w:r w:rsidR="00F31610">
          <w:rPr>
            <w:rFonts w:ascii="Arial" w:eastAsia="Arial" w:hAnsi="Arial" w:cs="Arial"/>
          </w:rPr>
          <w:t>inhibition</w:t>
        </w:r>
      </w:ins>
      <w:ins w:id="316" w:author="Tobias Mueller" w:date="2022-09-06T16:49:00Z">
        <w:r>
          <w:rPr>
            <w:rFonts w:ascii="Arial" w:eastAsia="Arial" w:hAnsi="Arial" w:cs="Arial"/>
          </w:rPr>
          <w:t xml:space="preserve"> of microbes we calculated both Pagles lambda as well as </w:t>
        </w:r>
      </w:ins>
      <w:ins w:id="317" w:author="Tobias Mueller" w:date="2022-09-06T16:50:00Z">
        <w:r>
          <w:rPr>
            <w:rFonts w:ascii="Arial" w:eastAsia="Arial" w:hAnsi="Arial" w:cs="Arial"/>
          </w:rPr>
          <w:t>B</w:t>
        </w:r>
      </w:ins>
      <w:ins w:id="318" w:author="Tobias Mueller" w:date="2022-09-06T16:49:00Z">
        <w:r>
          <w:rPr>
            <w:rFonts w:ascii="Arial" w:eastAsia="Arial" w:hAnsi="Arial" w:cs="Arial"/>
          </w:rPr>
          <w:t xml:space="preserve">lomberg’s </w:t>
        </w:r>
      </w:ins>
      <w:ins w:id="319" w:author="Tobias Mueller" w:date="2022-09-06T16:50:00Z">
        <w:r>
          <w:rPr>
            <w:rFonts w:ascii="Arial" w:eastAsia="Arial" w:hAnsi="Arial" w:cs="Arial"/>
          </w:rPr>
          <w:t xml:space="preserve">K using the phytools package in R. </w:t>
        </w:r>
      </w:ins>
      <w:ins w:id="320" w:author="Tobias Mueller" w:date="2022-09-07T12:31:00Z">
        <w:r w:rsidR="0054331F">
          <w:rPr>
            <w:rFonts w:ascii="Arial" w:eastAsia="Arial" w:hAnsi="Arial" w:cs="Arial"/>
          </w:rPr>
          <w:t xml:space="preserve">Phylogenetic signal was tested for across three trees (all microbes, just fungi, and just bacteria) looking at maximum scaled growth as well as growth rate. </w:t>
        </w:r>
      </w:ins>
      <w:ins w:id="321" w:author="Tobias Mueller" w:date="2022-09-06T16:51:00Z">
        <w:r w:rsidR="00023E54">
          <w:rPr>
            <w:rFonts w:ascii="Arial" w:eastAsia="Arial" w:hAnsi="Arial" w:cs="Arial"/>
          </w:rPr>
          <w:t>Phylogenetic trees with divergence times</w:t>
        </w:r>
      </w:ins>
      <w:ins w:id="322" w:author="Tobias Mueller" w:date="2022-09-06T16:50:00Z">
        <w:r w:rsidR="00023E54">
          <w:rPr>
            <w:rFonts w:ascii="Arial" w:eastAsia="Arial" w:hAnsi="Arial" w:cs="Arial"/>
          </w:rPr>
          <w:t xml:space="preserve"> were constructed using TreeTime of Life</w:t>
        </w:r>
      </w:ins>
      <w:ins w:id="323"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2022)</w:t>
      </w:r>
      <w:r w:rsidR="00910E8E">
        <w:rPr>
          <w:rFonts w:ascii="Arial" w:eastAsia="Arial" w:hAnsi="Arial" w:cs="Arial"/>
        </w:rPr>
        <w:fldChar w:fldCharType="end"/>
      </w:r>
      <w:ins w:id="324" w:author="Tobias Mueller" w:date="2022-09-06T16:52:00Z">
        <w:r w:rsidR="00023E54">
          <w:rPr>
            <w:rFonts w:ascii="Arial" w:eastAsia="Arial" w:hAnsi="Arial" w:cs="Arial"/>
          </w:rPr>
          <w:t>.</w:t>
        </w:r>
        <w:commentRangeStart w:id="325"/>
        <w:r w:rsidR="00023E54">
          <w:rPr>
            <w:rFonts w:ascii="Arial" w:eastAsia="Arial" w:hAnsi="Arial" w:cs="Arial"/>
          </w:rPr>
          <w:t xml:space="preserve"> </w:t>
        </w:r>
      </w:ins>
      <w:ins w:id="326" w:author="Tobias Mueller" w:date="2022-09-07T11:42:00Z">
        <w:r w:rsidR="00DA1728">
          <w:rPr>
            <w:rFonts w:ascii="Arial" w:eastAsia="Arial" w:hAnsi="Arial" w:cs="Arial"/>
          </w:rPr>
          <w:t>For Rhodot</w:t>
        </w:r>
      </w:ins>
      <w:ins w:id="327" w:author="Tobias Mueller" w:date="2022-09-07T11:47:00Z">
        <w:r w:rsidR="00F304DA">
          <w:rPr>
            <w:rFonts w:ascii="Arial" w:eastAsia="Arial" w:hAnsi="Arial" w:cs="Arial"/>
          </w:rPr>
          <w:t>o</w:t>
        </w:r>
      </w:ins>
      <w:ins w:id="328" w:author="Tobias Mueller" w:date="2022-09-07T11:42:00Z">
        <w:r w:rsidR="00DA1728">
          <w:rPr>
            <w:rFonts w:ascii="Arial" w:eastAsia="Arial" w:hAnsi="Arial" w:cs="Arial"/>
          </w:rPr>
          <w:t xml:space="preserve">rula fujinensis, </w:t>
        </w:r>
      </w:ins>
      <w:ins w:id="329" w:author="Tobias Mueller" w:date="2022-09-07T11:58:00Z">
        <w:r w:rsidR="003F602E">
          <w:rPr>
            <w:rFonts w:ascii="Arial" w:eastAsia="Arial" w:hAnsi="Arial" w:cs="Arial"/>
          </w:rPr>
          <w:lastRenderedPageBreak/>
          <w:t>no NCBI data</w:t>
        </w:r>
      </w:ins>
      <w:ins w:id="330" w:author="Tobias Mueller" w:date="2022-09-07T11:42:00Z">
        <w:r w:rsidR="00DA1728">
          <w:rPr>
            <w:rFonts w:ascii="Arial" w:eastAsia="Arial" w:hAnsi="Arial" w:cs="Arial"/>
          </w:rPr>
          <w:t xml:space="preserve"> was available so </w:t>
        </w:r>
      </w:ins>
      <w:ins w:id="331" w:author="Tobias Mueller" w:date="2022-09-07T11:59:00Z">
        <w:r w:rsidR="003F602E">
          <w:rPr>
            <w:rFonts w:ascii="Arial" w:eastAsia="Arial" w:hAnsi="Arial" w:cs="Arial"/>
          </w:rPr>
          <w:t xml:space="preserve">it </w:t>
        </w:r>
      </w:ins>
      <w:ins w:id="332" w:author="Tobias Mueller" w:date="2022-09-07T11:42:00Z">
        <w:r w:rsidR="00DA1728">
          <w:rPr>
            <w:rFonts w:ascii="Arial" w:eastAsia="Arial" w:hAnsi="Arial" w:cs="Arial"/>
          </w:rPr>
          <w:t xml:space="preserve">was replaced with </w:t>
        </w:r>
      </w:ins>
      <w:ins w:id="333" w:author="Tobias Mueller" w:date="2022-09-07T11:43:00Z">
        <w:r w:rsidR="00DA1728" w:rsidRPr="00F304DA">
          <w:rPr>
            <w:rFonts w:ascii="Arial" w:eastAsia="Arial" w:hAnsi="Arial" w:cs="Arial"/>
            <w:rPrChange w:id="334" w:author="Tobias Mueller" w:date="2022-09-07T11:47:00Z">
              <w:rPr/>
            </w:rPrChange>
          </w:rPr>
          <w:t>Rhodotorula graminis</w:t>
        </w:r>
      </w:ins>
      <w:ins w:id="335" w:author="Tobias Mueller" w:date="2022-09-07T11:44:00Z">
        <w:r w:rsidR="00DA1728" w:rsidRPr="00F304DA">
          <w:rPr>
            <w:rFonts w:ascii="Arial" w:eastAsia="Arial" w:hAnsi="Arial" w:cs="Arial"/>
            <w:rPrChange w:id="336" w:author="Tobias Mueller" w:date="2022-09-07T11:47:00Z">
              <w:rPr/>
            </w:rPrChange>
          </w:rPr>
          <w:t xml:space="preserve"> and Auerobasidium pallulans was replaced with the co</w:t>
        </w:r>
      </w:ins>
      <w:ins w:id="337" w:author="Tobias Mueller" w:date="2022-09-07T11:47:00Z">
        <w:r w:rsidR="00F304DA">
          <w:rPr>
            <w:rFonts w:ascii="Arial" w:eastAsia="Arial" w:hAnsi="Arial" w:cs="Arial"/>
          </w:rPr>
          <w:t>-</w:t>
        </w:r>
      </w:ins>
      <w:ins w:id="338" w:author="Tobias Mueller" w:date="2022-09-07T11:44:00Z">
        <w:r w:rsidR="00DA1728" w:rsidRPr="00F304DA">
          <w:rPr>
            <w:rFonts w:ascii="Arial" w:eastAsia="Arial" w:hAnsi="Arial" w:cs="Arial"/>
            <w:rPrChange w:id="339" w:author="Tobias Mueller" w:date="2022-09-07T11:47:00Z">
              <w:rPr/>
            </w:rPrChange>
          </w:rPr>
          <w:t>family member Sydowia polyspora</w:t>
        </w:r>
      </w:ins>
      <w:ins w:id="340" w:author="Tobias Mueller" w:date="2022-09-07T11:48:00Z">
        <w:r w:rsidR="00F304DA">
          <w:rPr>
            <w:rFonts w:ascii="Arial" w:eastAsia="Arial" w:hAnsi="Arial" w:cs="Arial"/>
          </w:rPr>
          <w:t xml:space="preserve">, however, neither substitution will impact divergence time </w:t>
        </w:r>
      </w:ins>
      <w:ins w:id="341" w:author="Tobias Mueller" w:date="2022-09-07T12:14:00Z">
        <w:r w:rsidR="00411572">
          <w:rPr>
            <w:rFonts w:ascii="Arial" w:eastAsia="Arial" w:hAnsi="Arial" w:cs="Arial"/>
          </w:rPr>
          <w:t xml:space="preserve">in relation to </w:t>
        </w:r>
      </w:ins>
      <w:ins w:id="342" w:author="Tobias Mueller" w:date="2022-09-07T11:48:00Z">
        <w:r w:rsidR="00F304DA">
          <w:rPr>
            <w:rFonts w:ascii="Arial" w:eastAsia="Arial" w:hAnsi="Arial" w:cs="Arial"/>
          </w:rPr>
          <w:t>other members</w:t>
        </w:r>
      </w:ins>
      <w:ins w:id="343" w:author="Tobias Mueller" w:date="2022-09-07T12:14:00Z">
        <w:r w:rsidR="00411572">
          <w:rPr>
            <w:rFonts w:ascii="Arial" w:eastAsia="Arial" w:hAnsi="Arial" w:cs="Arial"/>
          </w:rPr>
          <w:t xml:space="preserve"> of the tree</w:t>
        </w:r>
      </w:ins>
      <w:ins w:id="344" w:author="Tobias Mueller" w:date="2022-09-07T11:44:00Z">
        <w:r w:rsidR="00DA1728" w:rsidRPr="00F304DA">
          <w:rPr>
            <w:rFonts w:ascii="Arial" w:eastAsia="Arial" w:hAnsi="Arial" w:cs="Arial"/>
            <w:rPrChange w:id="345" w:author="Tobias Mueller" w:date="2022-09-07T11:47:00Z">
              <w:rPr/>
            </w:rPrChange>
          </w:rPr>
          <w:t xml:space="preserve">. </w:t>
        </w:r>
      </w:ins>
      <w:commentRangeEnd w:id="325"/>
      <w:ins w:id="346" w:author="Tobias Mueller" w:date="2022-09-07T11:46:00Z">
        <w:r w:rsidR="00DA1728" w:rsidRPr="00F304DA">
          <w:rPr>
            <w:rFonts w:ascii="Arial" w:eastAsia="Arial" w:hAnsi="Arial" w:cs="Arial"/>
            <w:rPrChange w:id="347" w:author="Tobias Mueller" w:date="2022-09-07T11:47:00Z">
              <w:rPr>
                <w:rStyle w:val="CommentReference"/>
              </w:rPr>
            </w:rPrChange>
          </w:rPr>
          <w:commentReference w:id="325"/>
        </w:r>
      </w:ins>
    </w:p>
    <w:p w14:paraId="449A50E9" w14:textId="77777777" w:rsidR="00F47FB6" w:rsidRPr="00DB55B1" w:rsidDel="006A37B4" w:rsidRDefault="00F47FB6" w:rsidP="00F47FB6">
      <w:pPr>
        <w:spacing w:after="0" w:line="360" w:lineRule="auto"/>
        <w:rPr>
          <w:del w:id="348"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49" w:author="Tobias Mueller" w:date="2022-08-11T08:01:00Z"/>
          <w:rFonts w:ascii="Arial" w:eastAsia="Arial" w:hAnsi="Arial" w:cs="Arial"/>
          <w:b/>
          <w:bCs/>
          <w:color w:val="FF0000"/>
          <w:rPrChange w:id="350" w:author="Tobias Mueller" w:date="2022-08-11T07:59:00Z">
            <w:rPr>
              <w:del w:id="351"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lastRenderedPageBreak/>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Suleski, M., Craig, J.M., Kasprowicz, A.E., Sanderford, M., Li, M., et al. (2022) TimeTre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r>
        <w:t xml:space="preserve">Lievens, B., Hallsworth, J.E., Pozo, M.I., Belgacem, Z.B., Stevenson, A., Willems, K.A., and Jacquemyn, H. (2015) Microbiology of sugar-rich environments: diversity, ecology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Aderkas,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r>
        <w:t xml:space="preserve">Pozo,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lastRenderedPageBreak/>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r>
        <w:t xml:space="preserve">Zemenick, A.T., Vannett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3" w:history="1">
        <w:r w:rsidRPr="00DB55B1">
          <w:rPr>
            <w:rStyle w:val="Hyperlink"/>
            <w:rFonts w:ascii="Arial" w:hAnsi="Arial" w:cs="Arial"/>
          </w:rPr>
          <w:t>https://github.com/tobiasgmueller/nectar_growth_assay</w:t>
        </w:r>
      </w:hyperlink>
    </w:p>
    <w:sectPr w:rsidR="00682FF2" w:rsidRPr="00DB55B1" w:rsidSect="0024719A">
      <w:headerReference w:type="default" r:id="rId14"/>
      <w:footerReference w:type="default" r:id="rId15"/>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48"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144"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 w:id="325" w:author="Tobias Mueller" w:date="2022-09-07T11:46:00Z" w:initials="TM">
    <w:p w14:paraId="2971054F" w14:textId="77777777" w:rsidR="00DA1728" w:rsidRDefault="00DA1728" w:rsidP="00896AE3">
      <w:pPr>
        <w:pStyle w:val="CommentText"/>
      </w:pPr>
      <w:r>
        <w:rPr>
          <w:rStyle w:val="CommentReference"/>
        </w:rPr>
        <w:annotationRef/>
      </w:r>
      <w:r>
        <w:t>This seems sketchy but honestly I think shouldn’t impact divergence time at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C04419" w15:done="0"/>
  <w15:commentEx w15:paraId="6BB5AFC3" w15:done="0"/>
  <w15:commentEx w15:paraId="19927AA0" w15:done="0"/>
  <w15:commentEx w15:paraId="29710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DF5" w16cex:dateUtc="2022-08-31T16:09:00Z"/>
  <w16cex:commentExtensible w16cex:durableId="26B9ABC8" w16cex:dateUtc="2022-08-31T13:43:00Z"/>
  <w16cex:commentExtensible w16cex:durableId="269F35FF" w16cex:dateUtc="2022-08-11T12:02:00Z"/>
  <w16cex:commentExtensible w16cex:durableId="26C30321" w16cex:dateUtc="2022-09-0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C04419" w16cid:durableId="26B9CDF5"/>
  <w16cid:commentId w16cid:paraId="6BB5AFC3" w16cid:durableId="26B9ABC8"/>
  <w16cid:commentId w16cid:paraId="19927AA0" w16cid:durableId="269F35FF"/>
  <w16cid:commentId w16cid:paraId="2971054F" w16cid:durableId="26C30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D5A98" w14:textId="77777777" w:rsidR="00F27007" w:rsidRDefault="00F27007" w:rsidP="00231546">
      <w:pPr>
        <w:spacing w:after="0" w:line="240" w:lineRule="auto"/>
      </w:pPr>
      <w:r>
        <w:separator/>
      </w:r>
    </w:p>
  </w:endnote>
  <w:endnote w:type="continuationSeparator" w:id="0">
    <w:p w14:paraId="1FEF15DE" w14:textId="77777777" w:rsidR="00F27007" w:rsidRDefault="00F27007"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FD646" w14:textId="77777777" w:rsidR="00F27007" w:rsidRDefault="00F27007" w:rsidP="00231546">
      <w:pPr>
        <w:spacing w:after="0" w:line="240" w:lineRule="auto"/>
      </w:pPr>
      <w:r>
        <w:separator/>
      </w:r>
    </w:p>
  </w:footnote>
  <w:footnote w:type="continuationSeparator" w:id="0">
    <w:p w14:paraId="30B46A54" w14:textId="77777777" w:rsidR="00F27007" w:rsidRDefault="00F27007"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013814">
    <w:abstractNumId w:val="2"/>
  </w:num>
  <w:num w:numId="2" w16cid:durableId="534730352">
    <w:abstractNumId w:val="8"/>
  </w:num>
  <w:num w:numId="3" w16cid:durableId="673920862">
    <w:abstractNumId w:val="4"/>
  </w:num>
  <w:num w:numId="4" w16cid:durableId="1159690449">
    <w:abstractNumId w:val="0"/>
  </w:num>
  <w:num w:numId="5" w16cid:durableId="1647586749">
    <w:abstractNumId w:val="3"/>
  </w:num>
  <w:num w:numId="6" w16cid:durableId="1310596373">
    <w:abstractNumId w:val="6"/>
  </w:num>
  <w:num w:numId="7" w16cid:durableId="450249820">
    <w:abstractNumId w:val="1"/>
  </w:num>
  <w:num w:numId="8" w16cid:durableId="27949579">
    <w:abstractNumId w:val="5"/>
  </w:num>
  <w:num w:numId="9" w16cid:durableId="16849414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043DD"/>
    <w:rsid w:val="00210D42"/>
    <w:rsid w:val="00213EBD"/>
    <w:rsid w:val="002147A6"/>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175D"/>
    <w:rsid w:val="003B3BBD"/>
    <w:rsid w:val="003B47BA"/>
    <w:rsid w:val="003B4DF6"/>
    <w:rsid w:val="003C054C"/>
    <w:rsid w:val="003C24C6"/>
    <w:rsid w:val="003C2675"/>
    <w:rsid w:val="003C3D6E"/>
    <w:rsid w:val="003C48B1"/>
    <w:rsid w:val="003C68FA"/>
    <w:rsid w:val="003C7084"/>
    <w:rsid w:val="003D0873"/>
    <w:rsid w:val="003D2E10"/>
    <w:rsid w:val="003E3E7C"/>
    <w:rsid w:val="003E49B5"/>
    <w:rsid w:val="003E4BE6"/>
    <w:rsid w:val="003E4C9F"/>
    <w:rsid w:val="003E62BA"/>
    <w:rsid w:val="003F20B1"/>
    <w:rsid w:val="003F568C"/>
    <w:rsid w:val="003F602E"/>
    <w:rsid w:val="00402A46"/>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1F"/>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278D4"/>
    <w:rsid w:val="008330FA"/>
    <w:rsid w:val="00834257"/>
    <w:rsid w:val="00841336"/>
    <w:rsid w:val="008455D6"/>
    <w:rsid w:val="0084630E"/>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311C"/>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27007"/>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4F"/>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tobiasgmueller/nectar_growth_assay"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5719554-3E8E-7D42-A63A-77F9CA12E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5</TotalTime>
  <Pages>1</Pages>
  <Words>36931</Words>
  <Characters>210511</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6</cp:revision>
  <cp:lastPrinted>2022-03-17T20:47:00Z</cp:lastPrinted>
  <dcterms:created xsi:type="dcterms:W3CDTF">2022-09-07T16:44:00Z</dcterms:created>
  <dcterms:modified xsi:type="dcterms:W3CDTF">2022-09-2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